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bookmarkStart w:id="0" w:name="_GoBack"/>
      <w:bookmarkEnd w:id="0"/>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1" w:author="Mareike Ariaans" w:date="2020-11-16T10:15:00Z">
        <w:r w:rsidDel="00CA35CB">
          <w:rPr>
            <w:lang w:val="en-US"/>
          </w:rPr>
          <w:delText xml:space="preserve">often </w:delText>
        </w:r>
      </w:del>
      <w:ins w:id="2" w:author="Mareike Ariaans" w:date="2020-11-16T10:15:00Z">
        <w:r w:rsidR="00CA35CB">
          <w:rPr>
            <w:lang w:val="en-US"/>
          </w:rPr>
          <w:t>e</w:t>
        </w:r>
      </w:ins>
      <w:ins w:id="3" w:author="Mareike Ariaans" w:date="2020-11-16T10:16:00Z">
        <w:r w:rsidR="00CA35CB">
          <w:rPr>
            <w:lang w:val="en-US"/>
          </w:rPr>
          <w:t>.g.</w:t>
        </w:r>
      </w:ins>
      <w:ins w:id="4" w:author="Mareike Ariaans" w:date="2020-11-16T10:15:00Z">
        <w:r w:rsidR="00CA35CB">
          <w:rPr>
            <w:lang w:val="en-US"/>
          </w:rPr>
          <w:t xml:space="preserve"> </w:t>
        </w:r>
      </w:ins>
      <w:r>
        <w:rPr>
          <w:lang w:val="en-US"/>
        </w:rPr>
        <w:t xml:space="preserve">by </w:t>
      </w:r>
      <w:ins w:id="5" w:author="Mareike Ariaans" w:date="2020-11-16T10:15:00Z">
        <w:r w:rsidR="00CA35CB">
          <w:rPr>
            <w:lang w:val="en-US"/>
          </w:rPr>
          <w:t>changing eligibility criteria</w:t>
        </w:r>
      </w:ins>
      <w:ins w:id="6" w:author="Mareike Ariaans" w:date="2020-11-16T10:16:00Z">
        <w:r w:rsidR="00CA35CB">
          <w:rPr>
            <w:lang w:val="en-US"/>
          </w:rPr>
          <w:t xml:space="preserve"> or altering </w:t>
        </w:r>
      </w:ins>
      <w:ins w:id="7" w:author="Mareike Ariaans" w:date="2020-11-16T10:17:00Z">
        <w:r w:rsidR="00CA35CB">
          <w:rPr>
            <w:lang w:val="en-US"/>
          </w:rPr>
          <w:t>the financing of LTC</w:t>
        </w:r>
      </w:ins>
      <w:del w:id="8" w:author="Mareike Ariaans" w:date="2020-11-16T10:17:00Z">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2D7DB22C"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del w:id="9" w:author="Claus Wendt" w:date="2020-11-26T16:27:00Z">
        <w:r w:rsidDel="00F34A7F">
          <w:rPr>
            <w:lang w:val="en-US"/>
          </w:rPr>
          <w:delText>takes into account</w:delText>
        </w:r>
      </w:del>
      <w:ins w:id="10" w:author="Claus Wendt" w:date="2020-11-26T16:27:00Z">
        <w:r w:rsidR="00F34A7F">
          <w:rPr>
            <w:lang w:val="en-US"/>
          </w:rPr>
          <w:t>considers</w:t>
        </w:r>
      </w:ins>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77777777"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77777777"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w:t>
      </w:r>
      <w:commentRangeStart w:id="11"/>
      <w:r>
        <w:rPr>
          <w:lang w:val="en-US"/>
        </w:rPr>
        <w:t>15</w:t>
      </w:r>
      <w:commentRangeEnd w:id="11"/>
      <w:r w:rsidR="008A25B9">
        <w:rPr>
          <w:rStyle w:val="Kommentarzeichen"/>
        </w:rPr>
        <w:commentReference w:id="11"/>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77777777"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 xml:space="preserve">[6–9,24–26].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6–29,29]</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77777777" w:rsidR="005E0316" w:rsidRPr="003F07B8" w:rsidRDefault="005E0316" w:rsidP="005E0316">
      <w:pPr>
        <w:pStyle w:val="02FlietextErsterAbsatz"/>
        <w:rPr>
          <w:lang w:val="en-US"/>
        </w:rPr>
      </w:pPr>
      <w:r>
        <w:rPr>
          <w:lang w:val="en-US"/>
        </w:rPr>
        <w:t>Most typologies under analysis incorporate the dimension of supply</w:t>
      </w:r>
      <w:ins w:id="12" w:author="Mareike Ariaans" w:date="2020-11-13T10:38:00Z">
        <w:r w:rsidR="005D3C8E">
          <w:rPr>
            <w:lang w:val="en-US"/>
          </w:rPr>
          <w:t xml:space="preserve"> [7,9,24]</w:t>
        </w:r>
      </w:ins>
      <w:r>
        <w:rPr>
          <w:lang w:val="en-US"/>
        </w:rPr>
        <w:t>. Indicators in this dimension</w:t>
      </w:r>
      <w:r w:rsidRPr="00B82577">
        <w:rPr>
          <w:lang w:val="en-US"/>
        </w:rPr>
        <w:t xml:space="preserve"> include financial resource</w:t>
      </w:r>
      <w:r>
        <w:rPr>
          <w:lang w:val="en-US"/>
        </w:rPr>
        <w:t>s [6–9,24]</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7,24]</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3DF6171A"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 xml:space="preserve">[10,18],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ins w:id="13" w:author="Mareike Ariaans" w:date="2020-11-13T16:29:00Z">
        <w:r w:rsidR="00A66242">
          <w:rPr>
            <w:lang w:val="en-US"/>
          </w:rPr>
          <w:t>by families</w:t>
        </w:r>
      </w:ins>
      <w:ins w:id="14" w:author="Claus Wendt" w:date="2020-11-26T16:37:00Z">
        <w:r w:rsidR="008A25B9">
          <w:rPr>
            <w:lang w:val="en-US"/>
          </w:rPr>
          <w:t xml:space="preserve"> </w:t>
        </w:r>
      </w:ins>
      <w:r>
        <w:rPr>
          <w:lang w:val="en-US"/>
        </w:rPr>
        <w:t>[20]</w:t>
      </w:r>
      <w:r w:rsidRPr="006A56FF">
        <w:rPr>
          <w:lang w:val="en-US"/>
        </w:rPr>
        <w:t xml:space="preserve">, the </w:t>
      </w:r>
      <w:del w:id="15" w:author="Claus Wendt" w:date="2020-11-26T16:38:00Z">
        <w:r w:rsidRPr="006A56FF" w:rsidDel="00235AAC">
          <w:rPr>
            <w:lang w:val="en-US"/>
          </w:rPr>
          <w:delText xml:space="preserve">reach </w:delText>
        </w:r>
      </w:del>
      <w:ins w:id="16" w:author="Claus Wendt" w:date="2020-11-26T16:38:00Z">
        <w:r w:rsidR="00235AAC">
          <w:rPr>
            <w:lang w:val="en-US"/>
          </w:rPr>
          <w:t>scope</w:t>
        </w:r>
        <w:r w:rsidR="00235AAC" w:rsidRPr="006A56FF">
          <w:rPr>
            <w:lang w:val="en-US"/>
          </w:rPr>
          <w:t xml:space="preserve"> </w:t>
        </w:r>
      </w:ins>
      <w:r w:rsidRPr="006A56FF">
        <w:rPr>
          <w:lang w:val="en-US"/>
        </w:rPr>
        <w:t xml:space="preserve">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w:t>
      </w:r>
      <w:del w:id="17" w:author="Claus Wendt" w:date="2020-11-26T16:38:00Z">
        <w:r w:rsidRPr="006A56FF" w:rsidDel="005F457A">
          <w:rPr>
            <w:lang w:val="en-US"/>
          </w:rPr>
          <w:delText xml:space="preserve">or </w:delText>
        </w:r>
      </w:del>
      <w:ins w:id="18" w:author="Claus Wendt" w:date="2020-11-26T16:38:00Z">
        <w:r w:rsidR="005F457A">
          <w:rPr>
            <w:lang w:val="en-US"/>
          </w:rPr>
          <w:t>respectively the</w:t>
        </w:r>
        <w:r w:rsidR="005F457A" w:rsidRPr="006A56FF">
          <w:rPr>
            <w:lang w:val="en-US"/>
          </w:rPr>
          <w:t xml:space="preserve"> </w:t>
        </w:r>
      </w:ins>
      <w:r w:rsidRPr="006A56FF">
        <w:rPr>
          <w:lang w:val="en-US"/>
        </w:rPr>
        <w:t xml:space="preserve">use of uncontrolled cash benefit schemes </w:t>
      </w:r>
      <w:r>
        <w:rPr>
          <w:lang w:val="en-US"/>
        </w:rPr>
        <w:t>[28,29]</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9A7F6F7"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4]</w:t>
      </w:r>
      <w:r w:rsidRPr="005E05FB">
        <w:rPr>
          <w:lang w:val="en-US"/>
        </w:rPr>
        <w:t xml:space="preserve"> and</w:t>
      </w:r>
      <w:ins w:id="19" w:author="Mareike Ariaans" w:date="2020-11-13T10:40:00Z">
        <w:r w:rsidR="005D3C8E">
          <w:rPr>
            <w:lang w:val="en-US"/>
          </w:rPr>
          <w:t xml:space="preserve"> has been implemented </w:t>
        </w:r>
      </w:ins>
      <w:ins w:id="20" w:author="Claus Wendt" w:date="2020-11-26T16:39:00Z">
        <w:r w:rsidR="005F457A">
          <w:rPr>
            <w:lang w:val="en-US"/>
          </w:rPr>
          <w:t>to a lower extent</w:t>
        </w:r>
      </w:ins>
      <w:ins w:id="21" w:author="Mareike Ariaans" w:date="2020-11-13T10:40:00Z">
        <w:del w:id="22" w:author="Claus Wendt" w:date="2020-11-26T16:39:00Z">
          <w:r w:rsidR="005D3C8E" w:rsidDel="005F457A">
            <w:rPr>
              <w:lang w:val="en-US"/>
            </w:rPr>
            <w:delText>less</w:delText>
          </w:r>
        </w:del>
        <w:r w:rsidR="005D3C8E">
          <w:rPr>
            <w:lang w:val="en-US"/>
          </w:rPr>
          <w:t xml:space="preserve"> in </w:t>
        </w:r>
      </w:ins>
      <w:ins w:id="23" w:author="Mareike Ariaans" w:date="2020-11-13T10:41:00Z">
        <w:r w:rsidR="005D3C8E">
          <w:rPr>
            <w:lang w:val="en-US"/>
          </w:rPr>
          <w:t>LTC typologies</w:t>
        </w:r>
        <w:del w:id="24" w:author="Claus Wendt" w:date="2020-11-26T16:39:00Z">
          <w:r w:rsidR="005D3C8E" w:rsidDel="005F457A">
            <w:rPr>
              <w:lang w:val="en-US"/>
            </w:rPr>
            <w:delText>,</w:delText>
          </w:r>
        </w:del>
        <w:r w:rsidR="005D3C8E">
          <w:rPr>
            <w:lang w:val="en-US"/>
          </w:rPr>
          <w:t xml:space="preserve"> due to a lack of </w:t>
        </w:r>
        <w:r w:rsidR="005D3C8E">
          <w:rPr>
            <w:lang w:val="en-US"/>
          </w:rPr>
          <w:lastRenderedPageBreak/>
          <w:t>comparable institutional indicators.</w:t>
        </w:r>
      </w:ins>
      <w:ins w:id="25" w:author="Mareike Ariaans" w:date="2020-11-13T10:42:00Z">
        <w:r w:rsidR="005D3C8E">
          <w:rPr>
            <w:lang w:val="en-US"/>
          </w:rPr>
          <w:t xml:space="preserve"> </w:t>
        </w:r>
      </w:ins>
      <w:ins w:id="26" w:author="Mareike Ariaans" w:date="2020-11-13T10:43:00Z">
        <w:r w:rsidR="005D3C8E">
          <w:rPr>
            <w:lang w:val="en-US"/>
          </w:rPr>
          <w:t>Kraus et al. [9]</w:t>
        </w:r>
      </w:ins>
      <w:ins w:id="27" w:author="Mareike Ariaans" w:date="2020-11-13T10:44:00Z">
        <w:r w:rsidR="005D3C8E">
          <w:rPr>
            <w:lang w:val="en-US"/>
          </w:rPr>
          <w:t xml:space="preserve"> incorporate this dimension by using own gathered data</w:t>
        </w:r>
      </w:ins>
      <w:del w:id="28" w:author="Mareike Ariaans" w:date="2020-11-13T10:44:00Z">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29" w:author="Mareike Ariaans" w:date="2020-11-13T10:44:00Z">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del w:id="30" w:author="Claus Wendt" w:date="2020-11-26T17:16:00Z">
        <w:r w:rsidRPr="005E05FB" w:rsidDel="001800BA">
          <w:rPr>
            <w:lang w:val="en-US"/>
          </w:rPr>
          <w:delText xml:space="preserve"> </w:delText>
        </w:r>
        <w:r w:rsidDel="001800BA">
          <w:rPr>
            <w:noProof/>
            <w:lang w:val="en-US"/>
          </w:rPr>
          <w:delText>[9]</w:delText>
        </w:r>
      </w:del>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157B7332"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ins w:id="31" w:author="Claus Wendt" w:date="2020-11-26T17:17:00Z">
        <w:r w:rsidR="00230D9F">
          <w:rPr>
            <w:lang w:val="en-US"/>
          </w:rPr>
          <w:t xml:space="preserve">, while performance </w:t>
        </w:r>
      </w:ins>
      <w:del w:id="32" w:author="Claus Wendt" w:date="2020-11-26T17:17:00Z">
        <w:r w:rsidRPr="00981837" w:rsidDel="00230D9F">
          <w:rPr>
            <w:lang w:val="en-US"/>
          </w:rPr>
          <w:delText>.</w:delText>
        </w:r>
      </w:del>
      <w:ins w:id="33" w:author="Mareike Ariaans" w:date="2020-11-13T10:45:00Z">
        <w:del w:id="34" w:author="Claus Wendt" w:date="2020-11-26T17:17:00Z">
          <w:r w:rsidR="005D3C8E" w:rsidDel="00230D9F">
            <w:rPr>
              <w:lang w:val="en-US"/>
            </w:rPr>
            <w:delText xml:space="preserve"> However, in </w:delText>
          </w:r>
        </w:del>
      </w:ins>
      <w:ins w:id="35" w:author="Claus Wendt" w:date="2020-11-26T17:17:00Z">
        <w:r w:rsidR="00230D9F">
          <w:rPr>
            <w:lang w:val="en-US"/>
          </w:rPr>
          <w:t xml:space="preserve">has already been incorporated in </w:t>
        </w:r>
      </w:ins>
      <w:ins w:id="36" w:author="Mareike Ariaans" w:date="2020-11-13T10:45:00Z">
        <w:r w:rsidR="005D3C8E">
          <w:rPr>
            <w:lang w:val="en-US"/>
          </w:rPr>
          <w:t xml:space="preserve">healthcare typologies </w:t>
        </w:r>
        <w:del w:id="37" w:author="Claus Wendt" w:date="2020-11-26T17:17:00Z">
          <w:r w:rsidR="005D3C8E" w:rsidDel="00230D9F">
            <w:rPr>
              <w:lang w:val="en-US"/>
            </w:rPr>
            <w:delText xml:space="preserve">they are already incorporated </w:delText>
          </w:r>
        </w:del>
      </w:ins>
      <w:ins w:id="38" w:author="Mareike Ariaans" w:date="2020-11-13T10:46:00Z">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7F2D71EB"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39" w:author="Philipp Alexander Linden" w:date="2020-11-17T13:23:00Z">
        <w:r w:rsidR="00286B32">
          <w:rPr>
            <w:lang w:val="en-US"/>
          </w:rPr>
          <w:t xml:space="preserve"> as well as institutional </w:t>
        </w:r>
      </w:ins>
      <w:del w:id="40" w:author="Philipp Alexander Linden" w:date="2020-11-17T13:23:00Z">
        <w:r w:rsidRPr="005E05FB" w:rsidDel="00286B32">
          <w:rPr>
            <w:lang w:val="en-US"/>
          </w:rPr>
          <w:delText xml:space="preserve"> </w:delText>
        </w:r>
      </w:del>
      <w:ins w:id="41" w:author="Philipp Alexander Linden" w:date="2020-11-17T13:21:00Z">
        <w:r w:rsidR="00286B32">
          <w:rPr>
            <w:lang w:val="en-US"/>
          </w:rPr>
          <w:t>indicators</w:t>
        </w:r>
      </w:ins>
      <w:del w:id="42" w:author="Philipp Alexander Linden" w:date="2020-11-17T13:21:00Z">
        <w:r w:rsidRPr="000D7467" w:rsidDel="00286B32">
          <w:rPr>
            <w:lang w:val="en-US"/>
          </w:rPr>
          <w:delText>and</w:delText>
        </w:r>
        <w:r w:rsidDel="00286B32">
          <w:rPr>
            <w:i/>
            <w:lang w:val="en-US"/>
          </w:rPr>
          <w:delText xml:space="preserve"> </w:delText>
        </w:r>
      </w:del>
      <w:del w:id="43" w:author="Mareike Ariaans" w:date="2020-11-13T11:06:00Z">
        <w:r w:rsidRPr="005E05FB" w:rsidDel="002A567A">
          <w:rPr>
            <w:lang w:val="en-US"/>
          </w:rPr>
          <w:delText xml:space="preserve">qualitative </w:delText>
        </w:r>
      </w:del>
      <w:ins w:id="44" w:author="Mareike Ariaans" w:date="2020-11-13T11:06:00Z">
        <w:del w:id="45" w:author="Philipp Alexander Linden" w:date="2020-11-17T13:21:00Z">
          <w:r w:rsidR="002A567A" w:rsidDel="00286B32">
            <w:rPr>
              <w:lang w:val="en-US"/>
            </w:rPr>
            <w:delText>institutional</w:delText>
          </w:r>
        </w:del>
        <w:del w:id="46" w:author="Philipp Alexander Linden" w:date="2020-11-17T13:23:00Z">
          <w:r w:rsidR="002A567A" w:rsidRPr="005E05FB" w:rsidDel="00286B32">
            <w:rPr>
              <w:lang w:val="en-US"/>
            </w:rPr>
            <w:delText xml:space="preserve"> </w:delText>
          </w:r>
        </w:del>
      </w:ins>
      <w:del w:id="47" w:author="Philipp Alexander Linden" w:date="2020-11-17T13:23:00Z">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48" w:author="Philipp Alexander Linden" w:date="2020-11-17T13:23:00Z">
        <w:r w:rsidR="00286B32">
          <w:rPr>
            <w:lang w:val="en-US"/>
          </w:rPr>
          <w:t xml:space="preserve">, </w:t>
        </w:r>
        <w:del w:id="49" w:author="Claus Wendt" w:date="2020-11-26T17:19:00Z">
          <w:r w:rsidR="00286B32" w:rsidDel="00230D9F">
            <w:rPr>
              <w:lang w:val="en-US"/>
            </w:rPr>
            <w:delText>which mirror the</w:delText>
          </w:r>
        </w:del>
      </w:ins>
      <w:del w:id="50" w:author="Claus Wendt" w:date="2020-11-26T17:19:00Z">
        <w:r w:rsidRPr="005E05FB" w:rsidDel="00230D9F">
          <w:rPr>
            <w:lang w:val="en-US"/>
          </w:rPr>
          <w:delText xml:space="preserve"> </w:delText>
        </w:r>
      </w:del>
      <w:ins w:id="51" w:author="Claus Wendt" w:date="2020-11-26T17:19:00Z">
        <w:r w:rsidR="00230D9F">
          <w:rPr>
            <w:lang w:val="en-US"/>
          </w:rPr>
          <w:t xml:space="preserve">covering the </w:t>
        </w:r>
      </w:ins>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4,25]</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14:paraId="7E719049" w14:textId="77777777"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w:t>
      </w:r>
      <w:r w:rsidRPr="005E05FB">
        <w:rPr>
          <w:lang w:val="en-US"/>
        </w:rPr>
        <w:lastRenderedPageBreak/>
        <w:t>Denmark, Finland</w:t>
      </w:r>
      <w:r>
        <w:rPr>
          <w:lang w:val="en-US"/>
        </w:rPr>
        <w:t>,</w:t>
      </w:r>
      <w:r w:rsidRPr="005E05FB">
        <w:rPr>
          <w:lang w:val="en-US"/>
        </w:rPr>
        <w:t xml:space="preserve"> and often also the Netherlands </w:t>
      </w:r>
      <w:r w:rsidRPr="007262D2">
        <w:rPr>
          <w:lang w:val="en-US"/>
        </w:rPr>
        <w:t xml:space="preserve">[6,8,9,24,25]. </w:t>
      </w:r>
      <w:r w:rsidRPr="005E05FB">
        <w:rPr>
          <w:lang w:val="en-US"/>
        </w:rPr>
        <w:t xml:space="preserve">Clusters which </w:t>
      </w:r>
      <w:r>
        <w:rPr>
          <w:lang w:val="en-US"/>
        </w:rPr>
        <w:t>comprise</w:t>
      </w:r>
      <w:r w:rsidRPr="005E05FB">
        <w:rPr>
          <w:lang w:val="en-US"/>
        </w:rPr>
        <w:t xml:space="preserve"> only 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 xml:space="preserve">[6,7,9,24,25].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0D78464D"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e extend these typologies by using a</w:t>
      </w:r>
      <w:del w:id="52" w:author="Claus Wendt" w:date="2020-11-26T17:22:00Z">
        <w:r w:rsidRPr="005E05FB" w:rsidDel="00230D9F">
          <w:rPr>
            <w:lang w:val="en-US"/>
          </w:rPr>
          <w:delText>n</w:delText>
        </w:r>
      </w:del>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53" w:author="Philipp Alexander Linden" w:date="2020-11-17T13:26:00Z">
        <w:r w:rsidDel="00286B32">
          <w:rPr>
            <w:lang w:val="en-US"/>
          </w:rPr>
          <w:delText xml:space="preserve">quantitative and qualitative </w:delText>
        </w:r>
      </w:del>
      <w:del w:id="54" w:author="Mareike Ariaans" w:date="2020-11-13T11:08:00Z">
        <w:r w:rsidDel="002A567A">
          <w:rPr>
            <w:lang w:val="en-US"/>
          </w:rPr>
          <w:delText>approaches</w:delText>
        </w:r>
      </w:del>
      <w:ins w:id="55" w:author="Mareike Ariaans" w:date="2020-11-13T11:08:00Z">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lastRenderedPageBreak/>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1851F3F8"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and several </w:t>
      </w:r>
      <w:del w:id="56" w:author="Philipp Alexander Linden" w:date="2020-11-17T13:24:00Z">
        <w:r w:rsidDel="00286B32">
          <w:rPr>
            <w:lang w:val="en-US"/>
          </w:rPr>
          <w:delText>qualitative</w:delText>
        </w:r>
        <w:r w:rsidRPr="004B36E0" w:rsidDel="00286B32">
          <w:rPr>
            <w:lang w:val="en-US"/>
          </w:rPr>
          <w:delText xml:space="preserve"> </w:delText>
        </w:r>
      </w:del>
      <w:ins w:id="57" w:author="Philipp Alexander Linden" w:date="2020-11-17T13:24:00Z">
        <w:r w:rsidR="00286B32">
          <w:rPr>
            <w:lang w:val="en-US"/>
          </w:rPr>
          <w:t>institutional</w:t>
        </w:r>
        <w:r w:rsidR="00286B32" w:rsidRPr="004B36E0">
          <w:rPr>
            <w:lang w:val="en-US"/>
          </w:rPr>
          <w:t xml:space="preserve"> </w:t>
        </w:r>
      </w:ins>
      <w:r w:rsidRPr="004B36E0">
        <w:rPr>
          <w:lang w:val="en-US"/>
        </w:rPr>
        <w:t xml:space="preserve">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w:t>
      </w:r>
      <w:ins w:id="58" w:author="Mareike Ariaans" w:date="2020-11-13T16:10:00Z">
        <w:r w:rsidR="005D3998">
          <w:rPr>
            <w:lang w:val="en-US"/>
          </w:rPr>
          <w:t xml:space="preserve"> Values relate to the mean of the years 2014 to 2016.</w:t>
        </w:r>
      </w:ins>
      <w:r w:rsidRPr="004B36E0">
        <w:rPr>
          <w:lang w:val="en-US"/>
        </w:rPr>
        <w:t xml:space="preserve"> </w:t>
      </w:r>
      <w:ins w:id="59" w:author="Philipp Alexander Linden" w:date="2020-11-17T13:25:00Z">
        <w:r w:rsidR="00286B32">
          <w:rPr>
            <w:lang w:val="en-US"/>
          </w:rPr>
          <w:t>Furthermore, f</w:t>
        </w:r>
      </w:ins>
      <w:del w:id="60" w:author="Philipp Alexander Linden" w:date="2020-11-17T13:25:00Z">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ins w:id="61" w:author="Mareike Ariaans" w:date="2020-11-13T16:11:00Z">
        <w:r w:rsidR="005D3998">
          <w:rPr>
            <w:lang w:val="en-US"/>
          </w:rPr>
          <w:t xml:space="preserve"> and relate to the year</w:t>
        </w:r>
      </w:ins>
      <w:ins w:id="62" w:author="Mareike Ariaans" w:date="2020-11-13T16:12:00Z">
        <w:r w:rsidR="005D3998">
          <w:rPr>
            <w:lang w:val="en-US"/>
          </w:rPr>
          <w:t xml:space="preserve">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63" w:author="Philipp Alexander Linden" w:date="2020-11-17T13:25:00Z">
        <w:r w:rsidR="00286B32">
          <w:rPr>
            <w:lang w:val="en-US"/>
          </w:rPr>
          <w:t>reflect</w:t>
        </w:r>
      </w:ins>
      <w:del w:id="64" w:author="Philipp Alexander Linden" w:date="2020-11-17T13:25:00Z">
        <w:r w:rsidRPr="00822075" w:rsidDel="00286B32">
          <w:rPr>
            <w:lang w:val="en-US"/>
          </w:rPr>
          <w:delText xml:space="preserve">refer to the </w:delText>
        </w:r>
      </w:del>
      <w:ins w:id="65" w:author="Claus Wendt" w:date="2020-11-26T17:27:00Z">
        <w:r w:rsidR="0006256A">
          <w:rPr>
            <w:lang w:val="en-US"/>
          </w:rPr>
          <w:t xml:space="preserve"> </w:t>
        </w:r>
      </w:ins>
      <w:r w:rsidRPr="00822075">
        <w:rPr>
          <w:lang w:val="en-US"/>
        </w:rPr>
        <w:t xml:space="preserve">national </w:t>
      </w:r>
      <w:del w:id="66" w:author="Philipp Alexander Linden" w:date="2020-11-17T13:25:00Z">
        <w:r w:rsidRPr="00822075" w:rsidDel="00286B32">
          <w:rPr>
            <w:lang w:val="en-US"/>
          </w:rPr>
          <w:delText xml:space="preserve">rules </w:delText>
        </w:r>
      </w:del>
      <w:r w:rsidRPr="00822075">
        <w:rPr>
          <w:lang w:val="en-US"/>
        </w:rPr>
        <w:t xml:space="preserve">or </w:t>
      </w:r>
      <w:del w:id="67" w:author="Philipp Alexander Linden" w:date="2020-11-17T13:25:00Z">
        <w:r w:rsidRPr="00822075" w:rsidDel="00286B32">
          <w:rPr>
            <w:lang w:val="en-US"/>
          </w:rPr>
          <w:delText>the</w:delText>
        </w:r>
      </w:del>
      <w:r w:rsidRPr="00822075">
        <w:rPr>
          <w:lang w:val="en-US"/>
        </w:rPr>
        <w:t xml:space="preserve"> dominant rules in place, since in some countries </w:t>
      </w:r>
      <w:ins w:id="68" w:author="Philipp Alexander Linden" w:date="2020-11-17T13:26:00Z">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3B03B1DA"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69" w:author="Mareike Ariaans" w:date="2020-11-16T10:32:00Z">
        <w:r w:rsidR="00584B55">
          <w:rPr>
            <w:lang w:val="en-US"/>
          </w:rPr>
          <w:t xml:space="preserve"> We would have </w:t>
        </w:r>
        <w:del w:id="70" w:author="Claus Wendt" w:date="2020-11-26T17:59:00Z">
          <w:r w:rsidR="00584B55" w:rsidDel="00AB412E">
            <w:rPr>
              <w:lang w:val="en-US"/>
            </w:rPr>
            <w:delText xml:space="preserve">liked </w:delText>
          </w:r>
        </w:del>
      </w:ins>
      <w:ins w:id="71" w:author="Claus Wendt" w:date="2020-11-26T17:59:00Z">
        <w:r w:rsidR="00AB412E">
          <w:rPr>
            <w:lang w:val="en-US"/>
          </w:rPr>
          <w:t xml:space="preserve">chosen </w:t>
        </w:r>
      </w:ins>
      <w:ins w:id="72" w:author="Mareike Ariaans" w:date="2020-11-16T10:32:00Z">
        <w:r w:rsidR="00584B55">
          <w:rPr>
            <w:lang w:val="en-US"/>
          </w:rPr>
          <w:t>to include an indicator on the public-private provision of care, but comparative</w:t>
        </w:r>
        <w:del w:id="73" w:author="Claus Wendt" w:date="2020-11-26T17:59:00Z">
          <w:r w:rsidR="00584B55" w:rsidDel="009C2A6D">
            <w:rPr>
              <w:lang w:val="en-US"/>
            </w:rPr>
            <w:delText>,</w:delText>
          </w:r>
        </w:del>
        <w:r w:rsidR="00584B55">
          <w:rPr>
            <w:lang w:val="en-US"/>
          </w:rPr>
          <w:t xml:space="preserve"> </w:t>
        </w:r>
        <w:r w:rsidR="00584B55">
          <w:rPr>
            <w:lang w:val="en-US"/>
          </w:rPr>
          <w:lastRenderedPageBreak/>
          <w:t xml:space="preserve">quantitative data is not </w:t>
        </w:r>
      </w:ins>
      <w:ins w:id="74" w:author="Mareike Ariaans" w:date="2020-11-16T10:33:00Z">
        <w:r w:rsidR="00584B55">
          <w:rPr>
            <w:lang w:val="en-US"/>
          </w:rPr>
          <w:t>available</w:t>
        </w:r>
      </w:ins>
      <w:ins w:id="75" w:author="Mareike Ariaans" w:date="2020-11-16T10:32:00Z">
        <w:r w:rsidR="00584B55">
          <w:rPr>
            <w:lang w:val="en-US"/>
          </w:rPr>
          <w:t xml:space="preserve"> </w:t>
        </w:r>
      </w:ins>
      <w:ins w:id="76" w:author="Mareike Ariaans" w:date="2020-11-16T10:33:00Z">
        <w:r w:rsidR="00584B55">
          <w:rPr>
            <w:lang w:val="en-US"/>
          </w:rPr>
          <w:t>for many countries</w:t>
        </w:r>
      </w:ins>
      <w:ins w:id="77" w:author="Mareike Ariaans" w:date="2020-11-16T10:38:00Z">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78" w:author="Mareike Ariaans" w:date="2020-11-13T16:29:00Z">
        <w:r w:rsidR="00A66242">
          <w:rPr>
            <w:lang w:val="en-US"/>
          </w:rPr>
          <w:t xml:space="preserve"> We define informal care here</w:t>
        </w:r>
        <w:del w:id="79" w:author="Claus Wendt" w:date="2020-11-26T17:59:00Z">
          <w:r w:rsidR="00A66242" w:rsidDel="009C2A6D">
            <w:rPr>
              <w:lang w:val="en-US"/>
            </w:rPr>
            <w:delText>,</w:delText>
          </w:r>
        </w:del>
        <w:r w:rsidR="00A66242">
          <w:rPr>
            <w:lang w:val="en-US"/>
          </w:rPr>
          <w:t xml:space="preserve"> as de</w:t>
        </w:r>
      </w:ins>
      <w:ins w:id="80" w:author="Mareike Ariaans" w:date="2020-11-13T16:30:00Z">
        <w:r w:rsidR="00A66242">
          <w:rPr>
            <w:lang w:val="en-US"/>
          </w:rPr>
          <w:t>-</w:t>
        </w:r>
      </w:ins>
      <w:ins w:id="81" w:author="Mareike Ariaans" w:date="2020-11-13T16:29:00Z">
        <w:r w:rsidR="00A66242">
          <w:rPr>
            <w:lang w:val="en-US"/>
          </w:rPr>
          <w:t>commodified care by family or</w:t>
        </w:r>
      </w:ins>
      <w:ins w:id="82" w:author="Mareike Ariaans" w:date="2020-11-13T16:32:00Z">
        <w:r w:rsidR="00A66242">
          <w:rPr>
            <w:lang w:val="en-US"/>
          </w:rPr>
          <w:t xml:space="preserve"> informal</w:t>
        </w:r>
      </w:ins>
      <w:ins w:id="83" w:author="Mareike Ariaans" w:date="2020-11-13T16:29:00Z">
        <w:r w:rsidR="00A66242">
          <w:rPr>
            <w:lang w:val="en-US"/>
          </w:rPr>
          <w:t xml:space="preserve"> migrant care workers</w:t>
        </w:r>
      </w:ins>
      <w:ins w:id="84" w:author="Mareike Ariaans" w:date="2020-11-13T16:32:00Z">
        <w:r w:rsidR="00A66242">
          <w:rPr>
            <w:lang w:val="en-US"/>
          </w:rPr>
          <w:t xml:space="preserve"> (migrant in the family)</w:t>
        </w:r>
      </w:ins>
      <w:ins w:id="85" w:author="Mareike Ariaans" w:date="2020-11-13T16:29:00Z">
        <w:r w:rsidR="00A66242">
          <w:rPr>
            <w:lang w:val="en-US"/>
          </w:rPr>
          <w:t>.</w:t>
        </w:r>
      </w:ins>
      <w:r w:rsidRPr="00E915CC">
        <w:rPr>
          <w:lang w:val="en-US"/>
        </w:rPr>
        <w:t xml:space="preserve"> Research has shown that the availability as well as the unrestricted usage of cash benefits fosters family and migrant care </w:t>
      </w:r>
      <w:r>
        <w:rPr>
          <w:lang w:val="en-US"/>
        </w:rPr>
        <w:t>[28,30]</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1005FB60"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86" w:author="Mareike Ariaans" w:date="2020-11-15T15:30:00Z">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ins w:id="87" w:author="Mareike Ariaans" w:date="2020-11-15T15:30:00Z">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7777777"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w:t>
      </w:r>
      <w:r w:rsidRPr="00180D20">
        <w:rPr>
          <w:lang w:val="en-US"/>
        </w:rPr>
        <w:lastRenderedPageBreak/>
        <w:t xml:space="preserve">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t>Data</w:t>
      </w:r>
    </w:p>
    <w:p w14:paraId="53058C81" w14:textId="77777777"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88"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88"/>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77777777"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1,23]</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Since researchers must make technical decisions that potentially shift findings in different ways of interpretation, a single cluster analysis is not appropriate for classifying complex long-</w:t>
      </w:r>
      <w:r>
        <w:rPr>
          <w:lang w:val="en-US"/>
        </w:rPr>
        <w:lastRenderedPageBreak/>
        <w:t xml:space="preserve">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35DBED1" w:rsidR="005E0316" w:rsidRDefault="005E0316" w:rsidP="005E0316">
      <w:pPr>
        <w:pStyle w:val="02Flietext"/>
        <w:rPr>
          <w:lang w:val="en-US"/>
        </w:rPr>
      </w:pPr>
      <w:r>
        <w:rPr>
          <w:lang w:val="en-US"/>
        </w:rPr>
        <w:t>Based on 24 cluster analyses</w:t>
      </w:r>
      <w:ins w:id="89" w:author="Mareike Ariaans" w:date="2020-11-16T14:29:00Z">
        <w:r w:rsidR="004C4DE2">
          <w:rPr>
            <w:lang w:val="en-US"/>
          </w:rPr>
          <w:t xml:space="preserve"> we present two solutions. First</w:t>
        </w:r>
      </w:ins>
      <w:ins w:id="90" w:author="Mareike Ariaans" w:date="2020-11-16T14:30:00Z">
        <w:r w:rsidR="004C4DE2">
          <w:rPr>
            <w:lang w:val="en-US"/>
          </w:rPr>
          <w:t>,</w:t>
        </w:r>
      </w:ins>
      <w:ins w:id="91" w:author="Mareike Ariaans" w:date="2020-11-16T14:31:00Z">
        <w:r w:rsidR="004C4DE2">
          <w:rPr>
            <w:lang w:val="en-US"/>
          </w:rPr>
          <w:t xml:space="preserve"> nine clusters can be distinguished</w:t>
        </w:r>
      </w:ins>
      <w:ins w:id="92" w:author="Mareike Ariaans" w:date="2020-11-16T14:32:00Z">
        <w:r w:rsidR="004C4DE2">
          <w:rPr>
            <w:lang w:val="en-US"/>
          </w:rPr>
          <w:t>, using</w:t>
        </w:r>
      </w:ins>
      <w:ins w:id="93" w:author="Mareike Ariaans" w:date="2020-11-16T14:31:00Z">
        <w:r w:rsidR="004C4DE2">
          <w:rPr>
            <w:lang w:val="en-US"/>
          </w:rPr>
          <w:t xml:space="preserve"> </w:t>
        </w:r>
      </w:ins>
      <w:ins w:id="94" w:author="Mareike Ariaans" w:date="2020-11-16T14:29:00Z">
        <w:r w:rsidR="004C4DE2">
          <w:rPr>
            <w:lang w:val="en-US"/>
          </w:rPr>
          <w:t xml:space="preserve">a purely </w:t>
        </w:r>
      </w:ins>
      <w:ins w:id="95" w:author="Mareike Ariaans" w:date="2020-11-16T14:30:00Z">
        <w:r w:rsidR="004C4DE2">
          <w:rPr>
            <w:lang w:val="en-US"/>
          </w:rPr>
          <w:t>methodological</w:t>
        </w:r>
      </w:ins>
      <w:ins w:id="96" w:author="Mareike Ariaans" w:date="2020-11-16T14:29:00Z">
        <w:r w:rsidR="004C4DE2">
          <w:rPr>
            <w:lang w:val="en-US"/>
          </w:rPr>
          <w:t xml:space="preserve"> solution</w:t>
        </w:r>
      </w:ins>
      <w:ins w:id="97" w:author="Claus Wendt" w:date="2020-11-26T18:05:00Z">
        <w:r w:rsidR="009C2A6D">
          <w:rPr>
            <w:lang w:val="en-US"/>
          </w:rPr>
          <w:t xml:space="preserve"> and applying</w:t>
        </w:r>
      </w:ins>
      <w:ins w:id="98" w:author="Mareike Ariaans" w:date="2020-11-16T14:29:00Z">
        <w:del w:id="99" w:author="Claus Wendt" w:date="2020-11-26T18:05:00Z">
          <w:r w:rsidR="004C4DE2" w:rsidDel="009C2A6D">
            <w:rPr>
              <w:lang w:val="en-US"/>
            </w:rPr>
            <w:delText xml:space="preserve">, which </w:delText>
          </w:r>
        </w:del>
      </w:ins>
      <w:del w:id="100" w:author="Claus Wendt" w:date="2020-11-26T18:05:00Z">
        <w:r w:rsidDel="009C2A6D">
          <w:rPr>
            <w:lang w:val="en-US"/>
          </w:rPr>
          <w:delText xml:space="preserve"> and by appl</w:delText>
        </w:r>
      </w:del>
      <w:ins w:id="101" w:author="Mareike Ariaans" w:date="2020-11-16T14:30:00Z">
        <w:del w:id="102" w:author="Claus Wendt" w:date="2020-11-26T18:05:00Z">
          <w:r w:rsidR="004C4DE2" w:rsidDel="009C2A6D">
            <w:rPr>
              <w:lang w:val="en-US"/>
            </w:rPr>
            <w:delText>ies</w:delText>
          </w:r>
        </w:del>
      </w:ins>
      <w:del w:id="103" w:author="Claus Wendt" w:date="2020-11-26T18:05:00Z">
        <w:r w:rsidDel="009C2A6D">
          <w:rPr>
            <w:lang w:val="en-US"/>
          </w:rPr>
          <w:delText>ying</w:delText>
        </w:r>
      </w:del>
      <w:r>
        <w:rPr>
          <w:lang w:val="en-US"/>
        </w:rPr>
        <w:t xml:space="preserve"> the full membership rule</w:t>
      </w:r>
      <w:del w:id="104" w:author="Mareike Ariaans" w:date="2020-11-16T14:33:00Z">
        <w:r w:rsidDel="004C4DE2">
          <w:rPr>
            <w:lang w:val="en-US"/>
          </w:rPr>
          <w:delText>,</w:delText>
        </w:r>
      </w:del>
      <w:r>
        <w:rPr>
          <w:lang w:val="en-US"/>
        </w:rPr>
        <w:t xml:space="preserve"> </w:t>
      </w:r>
      <w:del w:id="105" w:author="Mareike Ariaans" w:date="2020-11-16T14:33:00Z">
        <w:r w:rsidDel="004C4DE2">
          <w:rPr>
            <w:lang w:val="en-US"/>
          </w:rPr>
          <w:delText xml:space="preserve">nine clusters can be distinguished </w:delText>
        </w:r>
      </w:del>
      <w:r>
        <w:rPr>
          <w:lang w:val="en-US"/>
        </w:rPr>
        <w:t>(see Table 2)</w:t>
      </w:r>
      <w:ins w:id="106" w:author="Mareike Ariaans" w:date="2020-11-16T14:33:00Z">
        <w:r w:rsidR="004C4DE2">
          <w:rPr>
            <w:lang w:val="en-US"/>
          </w:rPr>
          <w:t>.</w:t>
        </w:r>
      </w:ins>
      <w:del w:id="107" w:author="Mareike Ariaans" w:date="2020-11-16T14:33:00Z">
        <w:r w:rsidDel="004C4DE2">
          <w:rPr>
            <w:lang w:val="en-US"/>
          </w:rPr>
          <w:delText>:</w:delText>
        </w:r>
      </w:del>
      <w:ins w:id="108" w:author="Mareike Ariaans" w:date="2020-11-16T14:33:00Z">
        <w:r w:rsidR="004C4DE2">
          <w:rPr>
            <w:lang w:val="en-US"/>
          </w:rPr>
          <w:t xml:space="preserve"> Second, six cluster can be distinguished on methodological and </w:t>
        </w:r>
      </w:ins>
      <w:ins w:id="109" w:author="Mareike Ariaans" w:date="2020-11-16T14:34:00Z">
        <w:r w:rsidR="00BD2D8C">
          <w:rPr>
            <w:lang w:val="en-US"/>
          </w:rPr>
          <w:t>content-based grounds</w:t>
        </w:r>
      </w:ins>
      <w:ins w:id="110" w:author="Mareike Ariaans" w:date="2020-11-16T14:35:00Z">
        <w:r w:rsidR="00BD2D8C">
          <w:rPr>
            <w:lang w:val="en-US"/>
          </w:rPr>
          <w:t>, applying full and partial membership rules</w:t>
        </w:r>
      </w:ins>
      <w:ins w:id="111" w:author="Mareike Ariaans" w:date="2020-11-16T14:36:00Z">
        <w:r w:rsidR="00BD2D8C">
          <w:rPr>
            <w:lang w:val="en-US"/>
          </w:rPr>
          <w:t xml:space="preserve"> (see Table 2, Figure 1</w:t>
        </w:r>
      </w:ins>
      <w:ins w:id="112" w:author="Mareike Ariaans" w:date="2020-11-16T14:37:00Z">
        <w:r w:rsidR="00BD2D8C">
          <w:rPr>
            <w:lang w:val="en-US"/>
          </w:rPr>
          <w:t>)</w:t>
        </w:r>
      </w:ins>
      <w:ins w:id="113" w:author="Mareike Ariaans" w:date="2020-11-16T14:35:00Z">
        <w:r w:rsidR="00BD2D8C">
          <w:rPr>
            <w:lang w:val="en-US"/>
          </w:rPr>
          <w:t>.</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lastRenderedPageBreak/>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w:t>
      </w:r>
      <w:r w:rsidRPr="00C66C83">
        <w:rPr>
          <w:lang w:val="en-US"/>
        </w:rPr>
        <w:lastRenderedPageBreak/>
        <w:t xml:space="preserve">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114" w:author="Mareike Ariaans" w:date="2020-11-13T16:37:00Z">
        <w:r w:rsidRPr="00C83EC5" w:rsidDel="00276946">
          <w:rPr>
            <w:lang w:val="en-US"/>
          </w:rPr>
          <w:delText xml:space="preserve">Although </w:delText>
        </w:r>
      </w:del>
      <w:ins w:id="115" w:author="Mareike Ariaans" w:date="2020-11-13T16:37:00Z">
        <w:r w:rsidR="00276946">
          <w:rPr>
            <w:lang w:val="en-US"/>
          </w:rPr>
          <w:t>However,</w:t>
        </w:r>
        <w:r w:rsidR="00276946" w:rsidRPr="00C83EC5">
          <w:rPr>
            <w:lang w:val="en-US"/>
          </w:rPr>
          <w:t xml:space="preserve"> </w:t>
        </w:r>
      </w:ins>
      <w:r>
        <w:rPr>
          <w:lang w:val="en-US"/>
        </w:rPr>
        <w:t xml:space="preserve">access barriers </w:t>
      </w:r>
      <w:del w:id="116" w:author="Mareike Ariaans" w:date="2020-11-16T10:49:00Z">
        <w:r w:rsidDel="006745E2">
          <w:rPr>
            <w:lang w:val="en-US"/>
          </w:rPr>
          <w:delText xml:space="preserve">are </w:delText>
        </w:r>
      </w:del>
      <w:ins w:id="117" w:author="Mareike Ariaans" w:date="2020-11-16T10:49:00Z">
        <w:r w:rsidR="006745E2">
          <w:rPr>
            <w:lang w:val="en-US"/>
          </w:rPr>
          <w:t xml:space="preserve">seem </w:t>
        </w:r>
      </w:ins>
      <w:r>
        <w:rPr>
          <w:lang w:val="en-US"/>
        </w:rPr>
        <w:t xml:space="preserve">low, by applying </w:t>
      </w:r>
      <w:r w:rsidRPr="00C83EC5">
        <w:rPr>
          <w:lang w:val="en-US"/>
        </w:rPr>
        <w:t>no means-testing and a low level of choice restrictions</w:t>
      </w:r>
      <w:ins w:id="118" w:author="Mareike Ariaans" w:date="2020-11-13T16:37:00Z">
        <w:r w:rsidR="00276946">
          <w:rPr>
            <w:lang w:val="en-US"/>
          </w:rPr>
          <w:t>.</w:t>
        </w:r>
      </w:ins>
      <w:del w:id="119" w:author="Mareike Ariaans" w:date="2020-11-13T16:37:00Z">
        <w:r w:rsidDel="00276946">
          <w:rPr>
            <w:lang w:val="en-US"/>
          </w:rPr>
          <w:delText>,</w:delText>
        </w:r>
      </w:del>
      <w:r>
        <w:rPr>
          <w:lang w:val="en-US"/>
        </w:rPr>
        <w:t xml:space="preserve"> </w:t>
      </w:r>
      <w:ins w:id="120" w:author="Mareike Ariaans" w:date="2020-11-16T11:08:00Z">
        <w:r w:rsidR="00BE4916">
          <w:rPr>
            <w:lang w:val="en-US"/>
          </w:rPr>
          <w:t>C</w:t>
        </w:r>
      </w:ins>
      <w:del w:id="121" w:author="Mareike Ariaans" w:date="2020-11-16T11:08:00Z">
        <w:r w:rsidDel="00BE4916">
          <w:rPr>
            <w:lang w:val="en-US"/>
          </w:rPr>
          <w:delText>bound c</w:delText>
        </w:r>
      </w:del>
      <w:r>
        <w:rPr>
          <w:lang w:val="en-US"/>
        </w:rPr>
        <w:t xml:space="preserve">ash benefits </w:t>
      </w:r>
      <w:ins w:id="122" w:author="Mareike Ariaans" w:date="2020-11-16T11:08:00Z">
        <w:r w:rsidR="00BE4916">
          <w:rPr>
            <w:lang w:val="en-US"/>
          </w:rPr>
          <w:t>are mainly bound</w:t>
        </w:r>
      </w:ins>
      <w:del w:id="123" w:author="Mareike Ariaans" w:date="2020-11-16T11:08:00Z">
        <w:r w:rsidDel="00BE4916">
          <w:rPr>
            <w:lang w:val="en-US"/>
          </w:rPr>
          <w:delText xml:space="preserve">hint at a high level of </w:delText>
        </w:r>
      </w:del>
      <w:del w:id="124" w:author="Mareike Ariaans" w:date="2020-11-13T16:39:00Z">
        <w:r w:rsidDel="00276946">
          <w:rPr>
            <w:lang w:val="en-US"/>
          </w:rPr>
          <w:delText xml:space="preserve">informal </w:delText>
        </w:r>
      </w:del>
      <w:del w:id="125" w:author="Mareike Ariaans" w:date="2020-11-16T11:08:00Z">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7E6E3728" w:rsidR="005E0316" w:rsidRPr="00C956BD" w:rsidRDefault="005E0316" w:rsidP="005E0316">
      <w:pPr>
        <w:pStyle w:val="02FlietextErsterAbsatz"/>
        <w:rPr>
          <w:lang w:val="en-US"/>
        </w:rPr>
      </w:pPr>
      <w:r>
        <w:rPr>
          <w:lang w:val="en-US"/>
        </w:rPr>
        <w:lastRenderedPageBreak/>
        <w:t>The private supply system, which consists of Germany and Finland, has a medium to high level of supply. Yet, this system shows one of the lowest shares of public expenditure</w:t>
      </w:r>
      <w:ins w:id="126" w:author="Claus Wendt" w:date="2020-11-26T18:08:00Z">
        <w:r w:rsidR="009C2A6D">
          <w:rPr>
            <w:lang w:val="en-US"/>
          </w:rPr>
          <w:t>,</w:t>
        </w:r>
      </w:ins>
      <w:r>
        <w:rPr>
          <w:lang w:val="en-US"/>
        </w:rPr>
        <w:t xml:space="preserve"> and cash benefits are unbound</w:t>
      </w:r>
      <w:del w:id="127" w:author="Mareike Ariaans" w:date="2020-11-16T11:08:00Z">
        <w:r w:rsidDel="00BE4916">
          <w:rPr>
            <w:lang w:val="en-US"/>
          </w:rPr>
          <w:delText>, indicat</w:delText>
        </w:r>
      </w:del>
      <w:del w:id="128" w:author="Mareike Ariaans" w:date="2020-11-16T10:54:00Z">
        <w:r w:rsidDel="006745E2">
          <w:rPr>
            <w:lang w:val="en-US"/>
          </w:rPr>
          <w:delText>ing</w:delText>
        </w:r>
      </w:del>
      <w:del w:id="129" w:author="Mareike Ariaans" w:date="2020-11-16T11:08:00Z">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2ECD8803" w:rsidR="005E0316" w:rsidRDefault="005E0316" w:rsidP="005E0316">
      <w:pPr>
        <w:pStyle w:val="02FlietextErsterAbsatz"/>
        <w:rPr>
          <w:lang w:val="en-US"/>
        </w:rPr>
      </w:pPr>
      <w:r>
        <w:rPr>
          <w:lang w:val="en-US"/>
        </w:rPr>
        <w:t xml:space="preserve">The public supply system comprises the countries Denmark, Ireland, Norway, and Sweden and is defined by high supply and above-average public expenditure. Benefits are mainly available </w:t>
      </w:r>
      <w:del w:id="130" w:author="Claus Wendt" w:date="2020-11-26T18:09:00Z">
        <w:r w:rsidDel="00995084">
          <w:rPr>
            <w:lang w:val="en-US"/>
          </w:rPr>
          <w:delText xml:space="preserve">only </w:delText>
        </w:r>
      </w:del>
      <w:r>
        <w:rPr>
          <w:lang w:val="en-US"/>
        </w:rPr>
        <w:t>in kind</w:t>
      </w:r>
      <w:ins w:id="131" w:author="Claus Wendt" w:date="2020-11-26T18:09:00Z">
        <w:r w:rsidR="00995084" w:rsidRPr="00995084">
          <w:rPr>
            <w:lang w:val="en-US"/>
          </w:rPr>
          <w:t xml:space="preserve"> </w:t>
        </w:r>
        <w:r w:rsidR="00995084">
          <w:rPr>
            <w:lang w:val="en-US"/>
          </w:rPr>
          <w:t>only</w:t>
        </w:r>
      </w:ins>
      <w:del w:id="132" w:author="Mareike Ariaans" w:date="2020-11-16T11:09:00Z">
        <w:r w:rsidDel="00BE4916">
          <w:rPr>
            <w:lang w:val="en-US"/>
          </w:rPr>
          <w:delText>, which hint</w:delText>
        </w:r>
      </w:del>
      <w:del w:id="133" w:author="Mareike Ariaans" w:date="2020-11-16T10:55:00Z">
        <w:r w:rsidDel="006745E2">
          <w:rPr>
            <w:lang w:val="en-US"/>
          </w:rPr>
          <w:delText>s</w:delText>
        </w:r>
      </w:del>
      <w:del w:id="134" w:author="Mareike Ariaans" w:date="2020-11-16T11:09:00Z">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135" w:author="Mareike Ariaans" w:date="2020-11-13T12:38:00Z">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CEC9E9B" w:rsidR="005E0316" w:rsidRDefault="005E0316" w:rsidP="005E0316">
      <w:pPr>
        <w:pStyle w:val="02FlietextErsterAbsatz"/>
        <w:rPr>
          <w:lang w:val="en-US"/>
        </w:rPr>
      </w:pPr>
      <w:r>
        <w:rPr>
          <w:lang w:val="en-US"/>
        </w:rPr>
        <w:t xml:space="preserve">The fifth LTC system type can be defined as a </w:t>
      </w:r>
      <w:del w:id="136" w:author="Mareike Ariaans" w:date="2020-11-13T13:05:00Z">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137" w:author="Mareike Ariaans" w:date="2020-11-16T11:13:00Z">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138" w:author="Mareike Ariaans" w:date="2020-11-16T11:11:00Z">
        <w:r w:rsidR="00BE4916">
          <w:rPr>
            <w:lang w:val="en-US"/>
          </w:rPr>
          <w:t>C</w:t>
        </w:r>
      </w:ins>
      <w:ins w:id="139" w:author="Mareike Ariaans" w:date="2020-11-13T12:39:00Z">
        <w:r w:rsidR="00173917">
          <w:rPr>
            <w:lang w:val="en-US"/>
          </w:rPr>
          <w:t xml:space="preserve">ash benefits are available in almost all countries and </w:t>
        </w:r>
      </w:ins>
      <w:ins w:id="140" w:author="Claus Wendt" w:date="2020-11-26T18:10:00Z">
        <w:r w:rsidR="00995084">
          <w:rPr>
            <w:lang w:val="en-US"/>
          </w:rPr>
          <w:t xml:space="preserve">are </w:t>
        </w:r>
      </w:ins>
      <w:ins w:id="141" w:author="Mareike Ariaans" w:date="2020-11-13T12:39:00Z">
        <w:r w:rsidR="00173917">
          <w:rPr>
            <w:lang w:val="en-US"/>
          </w:rPr>
          <w:t xml:space="preserve">often </w:t>
        </w:r>
        <w:del w:id="142" w:author="Claus Wendt" w:date="2020-11-26T18:10:00Z">
          <w:r w:rsidR="00173917" w:rsidDel="00995084">
            <w:rPr>
              <w:lang w:val="en-US"/>
            </w:rPr>
            <w:delText xml:space="preserve">are </w:delText>
          </w:r>
        </w:del>
        <w:r w:rsidR="00173917">
          <w:rPr>
            <w:lang w:val="en-US"/>
          </w:rPr>
          <w:t xml:space="preserve">unbound. </w:t>
        </w:r>
      </w:ins>
      <w:del w:id="143" w:author="Mareike Ariaans" w:date="2020-11-13T12:40:00Z">
        <w:r w:rsidDel="00756BA4">
          <w:rPr>
            <w:lang w:val="en-US"/>
          </w:rPr>
          <w:delText xml:space="preserve">and </w:delText>
        </w:r>
      </w:del>
      <w:ins w:id="144" w:author="Mareike Ariaans" w:date="2020-11-13T12:40:00Z">
        <w:r w:rsidR="00756BA4">
          <w:rPr>
            <w:lang w:val="en-US"/>
          </w:rPr>
          <w:t xml:space="preserve">However, </w:t>
        </w:r>
      </w:ins>
      <w:del w:id="145" w:author="Mareike Ariaans" w:date="2020-11-13T12:40:00Z">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146" w:author="Mareike Ariaans" w:date="2020-11-13T12:41:00Z">
        <w:r w:rsidDel="00756BA4">
          <w:rPr>
            <w:lang w:val="en-US"/>
          </w:rPr>
          <w:delText xml:space="preserve">below average </w:delText>
        </w:r>
      </w:del>
      <w:ins w:id="147" w:author="Mareike Ariaans" w:date="2020-11-13T12:41:00Z">
        <w:r w:rsidR="00E96AC7">
          <w:rPr>
            <w:lang w:val="en-US"/>
          </w:rPr>
          <w:t xml:space="preserve">about </w:t>
        </w:r>
        <w:r w:rsidR="00E96AC7">
          <w:rPr>
            <w:lang w:val="en-US"/>
          </w:rPr>
          <w:lastRenderedPageBreak/>
          <w:t>average</w:t>
        </w:r>
      </w:ins>
      <w:del w:id="148" w:author="Mareike Ariaans" w:date="2020-11-13T12:41:00Z">
        <w:r w:rsidDel="00756BA4">
          <w:rPr>
            <w:lang w:val="en-US"/>
          </w:rPr>
          <w:delText>and</w:delText>
        </w:r>
      </w:del>
      <w:del w:id="149" w:author="Mareike Ariaans" w:date="2020-11-13T12:39:00Z">
        <w:r w:rsidDel="00173917">
          <w:rPr>
            <w:lang w:val="en-US"/>
          </w:rPr>
          <w:delText xml:space="preserve"> cash benefits are available in almost all countries and often are unbound</w:delText>
        </w:r>
      </w:del>
      <w:r>
        <w:rPr>
          <w:lang w:val="en-US"/>
        </w:rPr>
        <w:t xml:space="preserve">. On the other hand, </w:t>
      </w:r>
      <w:del w:id="150" w:author="Claus Wendt" w:date="2020-11-26T18:10:00Z">
        <w:r w:rsidDel="00995084">
          <w:rPr>
            <w:lang w:val="en-US"/>
          </w:rPr>
          <w:delText xml:space="preserve">however, </w:delText>
        </w:r>
      </w:del>
      <w:r>
        <w:rPr>
          <w:lang w:val="en-US"/>
        </w:rPr>
        <w:t>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t>The sixth LTC ty</w:t>
      </w:r>
      <w:r w:rsidRPr="00E80C6F">
        <w:rPr>
          <w:lang w:val="en-US"/>
        </w:rPr>
        <w:t xml:space="preserve">pe is labeled </w:t>
      </w:r>
      <w:r>
        <w:rPr>
          <w:lang w:val="en-US"/>
        </w:rPr>
        <w:t xml:space="preserve">evolving private need-based system and shares important characteristics with the </w:t>
      </w:r>
      <w:del w:id="151" w:author="Mareike Ariaans" w:date="2020-11-13T13:04:00Z">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152" w:author="Mareike Ariaans" w:date="2020-11-16T11:17:00Z">
        <w:r w:rsidR="00E96AC7">
          <w:rPr>
            <w:lang w:val="en-US"/>
          </w:rPr>
          <w:t xml:space="preserve">rather </w:t>
        </w:r>
      </w:ins>
      <w:r>
        <w:rPr>
          <w:lang w:val="en-US"/>
        </w:rPr>
        <w:t xml:space="preserve">high. Access is 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7ED837D3" w:rsidR="005E0316" w:rsidRDefault="005E0316" w:rsidP="005E0316">
      <w:pPr>
        <w:pStyle w:val="02FlietextErsterAbsatz"/>
        <w:rPr>
          <w:ins w:id="153" w:author="Mareike Ariaans" w:date="2020-11-16T12:47:00Z"/>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4]</w:t>
      </w:r>
      <w:r w:rsidRPr="007D3C8A">
        <w:rPr>
          <w:lang w:val="en-US"/>
        </w:rPr>
        <w:t xml:space="preserve"> but </w:t>
      </w:r>
      <w:ins w:id="154" w:author="Claus Wendt" w:date="2020-11-26T18:41:00Z">
        <w:r w:rsidR="00DD1F5B">
          <w:rPr>
            <w:lang w:val="en-US"/>
          </w:rPr>
          <w:t xml:space="preserve">in contrast to our study </w:t>
        </w:r>
      </w:ins>
      <w:r w:rsidRPr="007D3C8A">
        <w:rPr>
          <w:lang w:val="en-US"/>
        </w:rPr>
        <w:t xml:space="preserve">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ins w:id="155" w:author="Claus Wendt" w:date="2020-11-26T18:41:00Z">
        <w:r w:rsidR="001F1E3B">
          <w:rPr>
            <w:lang w:val="en-US"/>
          </w:rPr>
          <w:t>, in c</w:t>
        </w:r>
      </w:ins>
      <w:ins w:id="156" w:author="Claus Wendt" w:date="2020-11-26T18:42:00Z">
        <w:r w:rsidR="001F1E3B">
          <w:rPr>
            <w:lang w:val="en-US"/>
          </w:rPr>
          <w:t>ontrast,</w:t>
        </w:r>
      </w:ins>
      <w:r w:rsidRPr="00F04174">
        <w:rPr>
          <w:lang w:val="en-US"/>
        </w:rPr>
        <w:t xml:space="preserve"> join the</w:t>
      </w:r>
      <w:r>
        <w:rPr>
          <w:lang w:val="en-US"/>
        </w:rPr>
        <w:t xml:space="preserve"> </w:t>
      </w:r>
      <w:del w:id="157" w:author="Mareike Ariaans" w:date="2020-11-13T13:04:00Z">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w:t>
      </w:r>
      <w:r>
        <w:rPr>
          <w:lang w:val="en-US"/>
        </w:rPr>
        <w:lastRenderedPageBreak/>
        <w:t>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158" w:author="Mareike Ariaans" w:date="2020-11-13T11:21:00Z">
        <w:r w:rsidDel="00BC2953">
          <w:rPr>
            <w:lang w:val="en-US"/>
          </w:rPr>
          <w:delText>was be</w:delText>
        </w:r>
      </w:del>
      <w:ins w:id="159" w:author="Mareike Ariaans" w:date="2020-11-13T11:21:00Z">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del w:id="160" w:author="Claus Wendt" w:date="2020-11-26T18:42:00Z">
        <w:r w:rsidDel="001F1E3B">
          <w:rPr>
            <w:lang w:val="en-US"/>
          </w:rPr>
          <w:delText xml:space="preserve">did </w:delText>
        </w:r>
      </w:del>
      <w:ins w:id="161" w:author="Claus Wendt" w:date="2020-11-26T18:42:00Z">
        <w:r w:rsidR="001F1E3B">
          <w:rPr>
            <w:lang w:val="en-US"/>
          </w:rPr>
          <w:t>can</w:t>
        </w:r>
      </w:ins>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162" w:author="Mareike Ariaans" w:date="2020-11-13T13:05:00Z">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del w:id="163" w:author="Claus Wendt" w:date="2020-11-26T18:43:00Z">
        <w:r w:rsidDel="001F1E3B">
          <w:rPr>
            <w:lang w:val="en-US"/>
          </w:rPr>
          <w:delText>,</w:delText>
        </w:r>
      </w:del>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 xml:space="preserve">might also be </w:t>
      </w:r>
      <w:del w:id="164" w:author="Claus Wendt" w:date="2020-11-26T18:44:00Z">
        <w:r w:rsidRPr="006409F2" w:rsidDel="001F1E3B">
          <w:rPr>
            <w:lang w:val="en-US"/>
          </w:rPr>
          <w:delText xml:space="preserve">grouped </w:delText>
        </w:r>
      </w:del>
      <w:ins w:id="165" w:author="Claus Wendt" w:date="2020-11-26T18:44:00Z">
        <w:r w:rsidR="001F1E3B">
          <w:rPr>
            <w:lang w:val="en-US"/>
          </w:rPr>
          <w:t xml:space="preserve">classified </w:t>
        </w:r>
      </w:ins>
      <w:r w:rsidRPr="006409F2">
        <w:rPr>
          <w:lang w:val="en-US"/>
        </w:rPr>
        <w:t>in this group, a country that was not included due to data limitations.</w:t>
      </w:r>
    </w:p>
    <w:p w14:paraId="574C8680" w14:textId="04B5076F" w:rsidR="00840B7F" w:rsidDel="004131E1" w:rsidRDefault="003E3C1D">
      <w:pPr>
        <w:pStyle w:val="02FlietextEinzug"/>
        <w:rPr>
          <w:del w:id="166" w:author="Mareike Ariaans" w:date="2020-11-16T12:52:00Z"/>
          <w:lang w:val="en-US"/>
        </w:rPr>
        <w:pPrChange w:id="167" w:author="Mareike Ariaans" w:date="2020-11-16T12:55:00Z">
          <w:pPr>
            <w:pStyle w:val="02FlietextErsterAbsatz"/>
          </w:pPr>
        </w:pPrChange>
      </w:pPr>
      <w:ins w:id="168" w:author="Mareike Ariaans" w:date="2020-11-16T12:55:00Z">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del w:id="169" w:author="Claus Wendt" w:date="2020-11-26T18:45:00Z">
          <w:r w:rsidDel="001F1E3B">
            <w:rPr>
              <w:lang w:val="en-US"/>
            </w:rPr>
            <w:delText xml:space="preserve">in </w:delText>
          </w:r>
        </w:del>
      </w:ins>
      <w:ins w:id="170" w:author="Claus Wendt" w:date="2020-11-26T18:45:00Z">
        <w:r w:rsidR="001F1E3B">
          <w:rPr>
            <w:lang w:val="en-US"/>
          </w:rPr>
          <w:t xml:space="preserve">to </w:t>
        </w:r>
      </w:ins>
      <w:ins w:id="171" w:author="Mareike Ariaans" w:date="2020-11-16T12:55:00Z">
        <w:r>
          <w:rPr>
            <w:lang w:val="en-US"/>
          </w:rPr>
          <w:t xml:space="preserve">the need-based supply type and Estonia </w:t>
        </w:r>
        <w:del w:id="172" w:author="Claus Wendt" w:date="2020-11-26T18:45:00Z">
          <w:r w:rsidDel="001F1E3B">
            <w:rPr>
              <w:lang w:val="en-US"/>
            </w:rPr>
            <w:delText xml:space="preserve">in </w:delText>
          </w:r>
        </w:del>
      </w:ins>
      <w:ins w:id="173" w:author="Claus Wendt" w:date="2020-11-26T18:45:00Z">
        <w:r w:rsidR="001F1E3B">
          <w:rPr>
            <w:lang w:val="en-US"/>
          </w:rPr>
          <w:t xml:space="preserve">to </w:t>
        </w:r>
      </w:ins>
      <w:ins w:id="174" w:author="Mareike Ariaans" w:date="2020-11-16T12:55:00Z">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ins>
      <w:ins w:id="175" w:author="Claus Wendt" w:date="2020-11-26T18:46:00Z">
        <w:r w:rsidR="001F1E3B">
          <w:rPr>
            <w:lang w:val="en-US"/>
          </w:rPr>
          <w:t xml:space="preserve">have </w:t>
        </w:r>
      </w:ins>
      <w:ins w:id="176" w:author="Mareike Ariaans" w:date="2020-11-16T12:55:00Z">
        <w:r>
          <w:rPr>
            <w:lang w:val="en-US"/>
          </w:rPr>
          <w:t>reform</w:t>
        </w:r>
      </w:ins>
      <w:ins w:id="177" w:author="Claus Wendt" w:date="2020-11-26T18:46:00Z">
        <w:r w:rsidR="001F1E3B">
          <w:rPr>
            <w:lang w:val="en-US"/>
          </w:rPr>
          <w:t>ed</w:t>
        </w:r>
      </w:ins>
      <w:ins w:id="178" w:author="Mareike Ariaans" w:date="2020-11-16T12:55:00Z">
        <w:r>
          <w:rPr>
            <w:lang w:val="en-US"/>
          </w:rPr>
          <w:t xml:space="preserve"> and invest</w:t>
        </w:r>
      </w:ins>
      <w:ins w:id="179" w:author="Claus Wendt" w:date="2020-11-26T18:46:00Z">
        <w:r w:rsidR="001F1E3B">
          <w:rPr>
            <w:lang w:val="en-US"/>
          </w:rPr>
          <w:t>ed</w:t>
        </w:r>
      </w:ins>
      <w:ins w:id="180" w:author="Mareike Ariaans" w:date="2020-11-16T12:55:00Z">
        <w:r>
          <w:rPr>
            <w:lang w:val="en-US"/>
          </w:rPr>
          <w:t xml:space="preserve">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w:t>
        </w:r>
        <w:r>
          <w:rPr>
            <w:lang w:val="en-US"/>
          </w:rPr>
          <w:lastRenderedPageBreak/>
          <w:t xml:space="preserve">only few countries adopted social insurance (Germany, the Netherlands, Luxembourg, Japan, and Korea). These five countries belong to three different kinds of system types. Hence, how LTC is financed does not seem to </w:t>
        </w:r>
      </w:ins>
      <w:ins w:id="181" w:author="Claus Wendt" w:date="2020-11-26T18:46:00Z">
        <w:r w:rsidR="001F1E3B">
          <w:rPr>
            <w:lang w:val="en-US"/>
          </w:rPr>
          <w:t xml:space="preserve">strongly </w:t>
        </w:r>
      </w:ins>
      <w:ins w:id="182" w:author="Mareike Ariaans" w:date="2020-11-16T12:55:00Z">
        <w:r>
          <w:rPr>
            <w:lang w:val="en-US"/>
          </w:rPr>
          <w:t>influence oth</w:t>
        </w:r>
        <w:r w:rsidR="004131E1">
          <w:rPr>
            <w:lang w:val="en-US"/>
          </w:rPr>
          <w:t>er dimensions of the LTC system.</w:t>
        </w:r>
      </w:ins>
      <w:ins w:id="183" w:author="Mareike Ariaans" w:date="2020-11-16T13:12:00Z">
        <w:r w:rsidR="00477B8D">
          <w:rPr>
            <w:lang w:val="en-US"/>
          </w:rPr>
          <w:t xml:space="preserve"> </w:t>
        </w:r>
      </w:ins>
    </w:p>
    <w:p w14:paraId="7C997804" w14:textId="65FA3AAF" w:rsidR="004131E1" w:rsidRPr="00B70268" w:rsidRDefault="004131E1">
      <w:pPr>
        <w:pStyle w:val="02FlietextEinzug"/>
        <w:rPr>
          <w:ins w:id="184" w:author="Mareike Ariaans" w:date="2020-11-16T13:10:00Z"/>
          <w:lang w:val="en-US"/>
        </w:rPr>
        <w:pPrChange w:id="185" w:author="Mareike Ariaans" w:date="2020-11-16T12:55:00Z">
          <w:pPr>
            <w:pStyle w:val="02FlietextErsterAbsatz"/>
          </w:pPr>
        </w:pPrChange>
      </w:pPr>
      <w:ins w:id="186" w:author="Mareike Ariaans" w:date="2020-11-16T13:10:00Z">
        <w:r>
          <w:rPr>
            <w:lang w:val="en-US"/>
          </w:rPr>
          <w:t xml:space="preserve">These </w:t>
        </w:r>
      </w:ins>
      <w:ins w:id="187" w:author="Mareike Ariaans" w:date="2020-11-16T13:11:00Z">
        <w:r>
          <w:rPr>
            <w:lang w:val="en-US"/>
          </w:rPr>
          <w:t xml:space="preserve">results still have to be </w:t>
        </w:r>
      </w:ins>
      <w:ins w:id="188" w:author="Mareike Ariaans" w:date="2020-11-16T13:12:00Z">
        <w:r w:rsidR="00477B8D">
          <w:rPr>
            <w:lang w:val="en-US"/>
          </w:rPr>
          <w:t>considered in the light of the used indicators and methods.</w:t>
        </w:r>
      </w:ins>
      <w:ins w:id="189" w:author="Mareike Ariaans" w:date="2020-11-16T13:21:00Z">
        <w:r w:rsidR="00477B8D">
          <w:rPr>
            <w:lang w:val="en-US"/>
          </w:rPr>
          <w:t xml:space="preserve"> Of course, result reflect the </w:t>
        </w:r>
      </w:ins>
      <w:ins w:id="190" w:author="Mareike Ariaans" w:date="2020-11-16T13:22:00Z">
        <w:r w:rsidR="00ED5A0A">
          <w:rPr>
            <w:lang w:val="en-US"/>
          </w:rPr>
          <w:t>indicators</w:t>
        </w:r>
      </w:ins>
      <w:ins w:id="191" w:author="Claus Wendt" w:date="2020-11-26T18:47:00Z">
        <w:r w:rsidR="001F1E3B">
          <w:rPr>
            <w:lang w:val="en-US"/>
          </w:rPr>
          <w:t xml:space="preserve"> that </w:t>
        </w:r>
      </w:ins>
      <w:ins w:id="192" w:author="Mareike Ariaans" w:date="2020-11-16T13:22:00Z">
        <w:del w:id="193" w:author="Claus Wendt" w:date="2020-11-26T18:47:00Z">
          <w:r w:rsidR="00ED5A0A" w:rsidDel="001F1E3B">
            <w:rPr>
              <w:lang w:val="en-US"/>
            </w:rPr>
            <w:delText xml:space="preserve">, which </w:delText>
          </w:r>
        </w:del>
        <w:r w:rsidR="00ED5A0A">
          <w:rPr>
            <w:lang w:val="en-US"/>
          </w:rPr>
          <w:t xml:space="preserve">are used. Choosing </w:t>
        </w:r>
        <w:del w:id="194" w:author="Claus Wendt" w:date="2020-11-26T18:47:00Z">
          <w:r w:rsidR="00ED5A0A" w:rsidDel="001F1E3B">
            <w:rPr>
              <w:lang w:val="en-US"/>
            </w:rPr>
            <w:delText xml:space="preserve">different </w:delText>
          </w:r>
        </w:del>
      </w:ins>
      <w:ins w:id="195" w:author="Claus Wendt" w:date="2020-11-26T18:47:00Z">
        <w:r w:rsidR="001F1E3B">
          <w:rPr>
            <w:lang w:val="en-US"/>
          </w:rPr>
          <w:t xml:space="preserve">other </w:t>
        </w:r>
      </w:ins>
      <w:ins w:id="196" w:author="Mareike Ariaans" w:date="2020-11-16T13:22:00Z">
        <w:r w:rsidR="00ED5A0A">
          <w:rPr>
            <w:lang w:val="en-US"/>
          </w:rPr>
          <w:t>indicators, f</w:t>
        </w:r>
      </w:ins>
      <w:ins w:id="197" w:author="Mareike Ariaans" w:date="2020-11-16T13:19:00Z">
        <w:r w:rsidR="00477B8D">
          <w:rPr>
            <w:lang w:val="en-US"/>
          </w:rPr>
          <w:t>or example</w:t>
        </w:r>
        <w:del w:id="198" w:author="Claus Wendt" w:date="2020-11-26T18:47:00Z">
          <w:r w:rsidR="00477B8D" w:rsidDel="001F1E3B">
            <w:rPr>
              <w:lang w:val="en-US"/>
            </w:rPr>
            <w:delText>, including further</w:delText>
          </w:r>
        </w:del>
        <w:r w:rsidR="00477B8D">
          <w:rPr>
            <w:lang w:val="en-US"/>
          </w:rPr>
          <w:t xml:space="preserve"> indicator</w:t>
        </w:r>
      </w:ins>
      <w:ins w:id="199" w:author="Mareike Ariaans" w:date="2020-11-16T13:22:00Z">
        <w:r w:rsidR="00ED5A0A">
          <w:rPr>
            <w:lang w:val="en-US"/>
          </w:rPr>
          <w:t>s on quality</w:t>
        </w:r>
      </w:ins>
      <w:ins w:id="200" w:author="Mareike Ariaans" w:date="2020-11-16T13:19:00Z">
        <w:r w:rsidR="00477B8D">
          <w:rPr>
            <w:lang w:val="en-US"/>
          </w:rPr>
          <w:t xml:space="preserve"> </w:t>
        </w:r>
      </w:ins>
      <w:ins w:id="201" w:author="Claus Wendt" w:date="2020-11-26T18:48:00Z">
        <w:r w:rsidR="001F1E3B">
          <w:rPr>
            <w:lang w:val="en-US"/>
          </w:rPr>
          <w:t xml:space="preserve">such </w:t>
        </w:r>
      </w:ins>
      <w:ins w:id="202" w:author="Mareike Ariaans" w:date="2020-11-16T13:23:00Z">
        <w:r w:rsidR="00ED5A0A">
          <w:rPr>
            <w:lang w:val="en-US"/>
          </w:rPr>
          <w:t>as</w:t>
        </w:r>
      </w:ins>
      <w:ins w:id="203" w:author="Mareike Ariaans" w:date="2020-11-16T13:19:00Z">
        <w:r w:rsidR="00477B8D">
          <w:rPr>
            <w:lang w:val="en-US"/>
          </w:rPr>
          <w:t xml:space="preserve"> the </w:t>
        </w:r>
      </w:ins>
      <w:ins w:id="204" w:author="Mareike Ariaans" w:date="2020-11-16T13:20:00Z">
        <w:r w:rsidR="00477B8D">
          <w:rPr>
            <w:lang w:val="en-US"/>
          </w:rPr>
          <w:t>percentage</w:t>
        </w:r>
      </w:ins>
      <w:ins w:id="205" w:author="Mareike Ariaans" w:date="2020-11-16T13:19:00Z">
        <w:r w:rsidR="00477B8D">
          <w:rPr>
            <w:lang w:val="en-US"/>
          </w:rPr>
          <w:t xml:space="preserve"> of LTC</w:t>
        </w:r>
      </w:ins>
      <w:ins w:id="206" w:author="Mareike Ariaans" w:date="2020-11-16T13:20:00Z">
        <w:r w:rsidR="00477B8D">
          <w:rPr>
            <w:lang w:val="en-US"/>
          </w:rPr>
          <w:t xml:space="preserve"> recipients with pressure ulcers or unintended wright loss could reveal further insights</w:t>
        </w:r>
      </w:ins>
      <w:ins w:id="207" w:author="Mareike Ariaans" w:date="2020-11-16T13:21:00Z">
        <w:r w:rsidR="00477B8D">
          <w:rPr>
            <w:lang w:val="en-US"/>
          </w:rPr>
          <w:t xml:space="preserve"> and more nuanced evaluations</w:t>
        </w:r>
      </w:ins>
      <w:ins w:id="208" w:author="Mareike Ariaans" w:date="2020-11-16T13:20:00Z">
        <w:r w:rsidR="00477B8D">
          <w:rPr>
            <w:lang w:val="en-US"/>
          </w:rPr>
          <w:t xml:space="preserve"> on the dimension of quality</w:t>
        </w:r>
      </w:ins>
      <w:ins w:id="209" w:author="Mareike Ariaans" w:date="2020-11-16T13:52:00Z">
        <w:r w:rsidR="00C67ED4">
          <w:rPr>
            <w:lang w:val="en-US"/>
          </w:rPr>
          <w:t xml:space="preserve"> [</w:t>
        </w:r>
      </w:ins>
      <w:ins w:id="210" w:author="Mareike Ariaans" w:date="2020-11-16T13:53:00Z">
        <w:r w:rsidR="00426A2E">
          <w:rPr>
            <w:lang w:val="en-US"/>
          </w:rPr>
          <w:t>46</w:t>
        </w:r>
      </w:ins>
      <w:ins w:id="211" w:author="Mareike Ariaans" w:date="2020-11-16T13:52:00Z">
        <w:r w:rsidR="00C67ED4">
          <w:rPr>
            <w:lang w:val="en-US"/>
          </w:rPr>
          <w:t>]</w:t>
        </w:r>
      </w:ins>
      <w:ins w:id="212" w:author="Mareike Ariaans" w:date="2020-11-16T13:20:00Z">
        <w:r w:rsidR="00477B8D">
          <w:rPr>
            <w:lang w:val="en-US"/>
          </w:rPr>
          <w:t xml:space="preserve">. </w:t>
        </w:r>
      </w:ins>
      <w:ins w:id="213" w:author="Mareike Ariaans" w:date="2020-11-16T13:24:00Z">
        <w:r w:rsidR="00ED5A0A">
          <w:rPr>
            <w:lang w:val="en-US"/>
          </w:rPr>
          <w:t xml:space="preserve">Accordingly, measuring the public-private mix by the share of public-private providers instead </w:t>
        </w:r>
      </w:ins>
      <w:ins w:id="214" w:author="Mareike Ariaans" w:date="2020-11-16T13:26:00Z">
        <w:r w:rsidR="00ED5A0A">
          <w:rPr>
            <w:lang w:val="en-US"/>
          </w:rPr>
          <w:t xml:space="preserve">of </w:t>
        </w:r>
      </w:ins>
      <w:ins w:id="215" w:author="Mareike Ariaans" w:date="2020-11-16T13:25:00Z">
        <w:r w:rsidR="00ED5A0A">
          <w:rPr>
            <w:lang w:val="en-US"/>
          </w:rPr>
          <w:t>or additionally to</w:t>
        </w:r>
      </w:ins>
      <w:ins w:id="216" w:author="Mareike Ariaans" w:date="2020-11-16T13:24:00Z">
        <w:r w:rsidR="00ED5A0A">
          <w:rPr>
            <w:lang w:val="en-US"/>
          </w:rPr>
          <w:t xml:space="preserve"> public-private financing could lead to mor</w:t>
        </w:r>
      </w:ins>
      <w:ins w:id="217" w:author="Mareike Ariaans" w:date="2020-11-16T13:28:00Z">
        <w:r w:rsidR="00ED5A0A">
          <w:rPr>
            <w:lang w:val="en-US"/>
          </w:rPr>
          <w:t>e</w:t>
        </w:r>
      </w:ins>
      <w:ins w:id="218" w:author="Mareike Ariaans" w:date="2020-11-16T13:24:00Z">
        <w:r w:rsidR="00ED5A0A">
          <w:rPr>
            <w:lang w:val="en-US"/>
          </w:rPr>
          <w:t xml:space="preserve"> distinctions</w:t>
        </w:r>
      </w:ins>
      <w:ins w:id="219" w:author="Claus Wendt" w:date="2020-11-26T18:48:00Z">
        <w:r w:rsidR="001F1E3B">
          <w:rPr>
            <w:lang w:val="en-US"/>
          </w:rPr>
          <w:t>,</w:t>
        </w:r>
      </w:ins>
      <w:ins w:id="220" w:author="Mareike Ariaans" w:date="2020-11-16T13:24:00Z">
        <w:r w:rsidR="00ED5A0A">
          <w:rPr>
            <w:lang w:val="en-US"/>
          </w:rPr>
          <w:t xml:space="preserve"> for example</w:t>
        </w:r>
      </w:ins>
      <w:ins w:id="221" w:author="Mareike Ariaans" w:date="2020-11-16T13:27:00Z">
        <w:r w:rsidR="00ED5A0A">
          <w:rPr>
            <w:lang w:val="en-US"/>
          </w:rPr>
          <w:t xml:space="preserve"> </w:t>
        </w:r>
      </w:ins>
      <w:ins w:id="222" w:author="Claus Wendt" w:date="2020-11-26T18:48:00Z">
        <w:r w:rsidR="001F1E3B">
          <w:rPr>
            <w:lang w:val="en-US"/>
          </w:rPr>
          <w:t>with</w:t>
        </w:r>
      </w:ins>
      <w:ins w:id="223" w:author="Mareike Ariaans" w:date="2020-11-16T13:27:00Z">
        <w:r w:rsidR="00ED5A0A">
          <w:rPr>
            <w:lang w:val="en-US"/>
          </w:rPr>
          <w:t xml:space="preserve">in the public supply system </w:t>
        </w:r>
        <w:del w:id="224" w:author="Claus Wendt" w:date="2020-11-26T18:48:00Z">
          <w:r w:rsidR="00ED5A0A" w:rsidDel="001F1E3B">
            <w:rPr>
              <w:lang w:val="en-US"/>
            </w:rPr>
            <w:delText xml:space="preserve">and </w:delText>
          </w:r>
        </w:del>
      </w:ins>
      <w:ins w:id="225" w:author="Claus Wendt" w:date="2020-11-26T18:48:00Z">
        <w:r w:rsidR="001F1E3B">
          <w:rPr>
            <w:lang w:val="en-US"/>
          </w:rPr>
          <w:t xml:space="preserve">or </w:t>
        </w:r>
      </w:ins>
      <w:ins w:id="226" w:author="Mareike Ariaans" w:date="2020-11-16T13:27:00Z">
        <w:r w:rsidR="00ED5A0A">
          <w:rPr>
            <w:lang w:val="en-US"/>
          </w:rPr>
          <w:t>the need-based public supply system</w:t>
        </w:r>
      </w:ins>
      <w:ins w:id="227" w:author="Mareike Ariaans" w:date="2020-11-16T13:28:00Z">
        <w:r w:rsidR="00ED5A0A">
          <w:rPr>
            <w:lang w:val="en-US"/>
          </w:rPr>
          <w:t>.</w:t>
        </w:r>
      </w:ins>
      <w:ins w:id="228" w:author="Mareike Ariaans" w:date="2020-11-16T13:57:00Z">
        <w:r w:rsidR="00426A2E">
          <w:rPr>
            <w:lang w:val="en-US"/>
          </w:rPr>
          <w:t xml:space="preserve"> However, our approach already reveals that </w:t>
        </w:r>
      </w:ins>
      <w:ins w:id="229" w:author="Mareike Ariaans" w:date="2020-11-16T14:00:00Z">
        <w:del w:id="230" w:author="Claus Wendt" w:date="2020-11-26T18:49:00Z">
          <w:r w:rsidR="00426A2E" w:rsidDel="001F1E3B">
            <w:rPr>
              <w:lang w:val="en-US"/>
            </w:rPr>
            <w:delText xml:space="preserve">four, </w:delText>
          </w:r>
        </w:del>
      </w:ins>
      <w:ins w:id="231" w:author="Mareike Ariaans" w:date="2020-11-16T13:57:00Z">
        <w:del w:id="232" w:author="Claus Wendt" w:date="2020-11-26T18:49:00Z">
          <w:r w:rsidR="00426A2E" w:rsidDel="001F1E3B">
            <w:rPr>
              <w:lang w:val="en-US"/>
            </w:rPr>
            <w:delText>six</w:delText>
          </w:r>
        </w:del>
      </w:ins>
      <w:ins w:id="233" w:author="Mareike Ariaans" w:date="2020-11-16T14:00:00Z">
        <w:del w:id="234" w:author="Claus Wendt" w:date="2020-11-26T18:49:00Z">
          <w:r w:rsidR="00426A2E" w:rsidDel="001F1E3B">
            <w:rPr>
              <w:lang w:val="en-US"/>
            </w:rPr>
            <w:delText xml:space="preserve">, and nine </w:delText>
          </w:r>
        </w:del>
        <w:r w:rsidR="00426A2E">
          <w:rPr>
            <w:lang w:val="en-US"/>
          </w:rPr>
          <w:t xml:space="preserve">clusters </w:t>
        </w:r>
      </w:ins>
      <w:ins w:id="235" w:author="Claus Wendt" w:date="2020-11-26T18:49:00Z">
        <w:r w:rsidR="001F1E3B">
          <w:rPr>
            <w:lang w:val="en-US"/>
          </w:rPr>
          <w:t xml:space="preserve">of different size </w:t>
        </w:r>
      </w:ins>
      <w:ins w:id="236" w:author="Mareike Ariaans" w:date="2020-11-16T14:00:00Z">
        <w:r w:rsidR="00426A2E">
          <w:rPr>
            <w:lang w:val="en-US"/>
          </w:rPr>
          <w:t>can be identified based on the strictness of applied methods and benchmarks.</w:t>
        </w:r>
      </w:ins>
      <w:ins w:id="237" w:author="Mareike Ariaans" w:date="2020-11-16T14:01:00Z">
        <w:r w:rsidR="00426A2E">
          <w:rPr>
            <w:lang w:val="en-US"/>
          </w:rPr>
          <w:t xml:space="preserve"> This might be interpreted as a weakness of the study in that no definite result is achieved.</w:t>
        </w:r>
      </w:ins>
      <w:ins w:id="238" w:author="Mareike Ariaans" w:date="2020-11-16T14:02:00Z">
        <w:r w:rsidR="00426A2E">
          <w:rPr>
            <w:lang w:val="en-US"/>
          </w:rPr>
          <w:t xml:space="preserve"> However, </w:t>
        </w:r>
        <w:del w:id="239" w:author="Claus Wendt" w:date="2020-11-26T18:50:00Z">
          <w:r w:rsidR="00426A2E" w:rsidDel="001F1E3B">
            <w:rPr>
              <w:lang w:val="en-US"/>
            </w:rPr>
            <w:delText xml:space="preserve">this can also be seen as </w:delText>
          </w:r>
        </w:del>
      </w:ins>
      <w:ins w:id="240" w:author="Claus Wendt" w:date="2020-11-26T18:50:00Z">
        <w:r w:rsidR="001F1E3B">
          <w:rPr>
            <w:lang w:val="en-US"/>
          </w:rPr>
          <w:t xml:space="preserve">at the same time, it is </w:t>
        </w:r>
      </w:ins>
      <w:ins w:id="241" w:author="Mareike Ariaans" w:date="2020-11-16T14:02:00Z">
        <w:r w:rsidR="00426A2E">
          <w:rPr>
            <w:lang w:val="en-US"/>
          </w:rPr>
          <w:t>a strength of the study and a</w:t>
        </w:r>
      </w:ins>
      <w:ins w:id="242" w:author="Mareike Ariaans" w:date="2020-11-16T14:03:00Z">
        <w:r w:rsidR="00D8381E">
          <w:rPr>
            <w:lang w:val="en-US"/>
          </w:rPr>
          <w:t>n advancement</w:t>
        </w:r>
      </w:ins>
      <w:ins w:id="243" w:author="Mareike Ariaans" w:date="2020-11-16T14:05:00Z">
        <w:r w:rsidR="00D8381E">
          <w:rPr>
            <w:lang w:val="en-US"/>
          </w:rPr>
          <w:t xml:space="preserve">. Regardless of the clustering method applied, a cluster will always include cases, which are similar to the other cases in the cluster, but </w:t>
        </w:r>
      </w:ins>
      <w:ins w:id="244" w:author="Mareike Ariaans" w:date="2020-11-16T14:07:00Z">
        <w:r w:rsidR="00D8381E">
          <w:rPr>
            <w:lang w:val="en-US"/>
          </w:rPr>
          <w:t>diverge more form the cluster means</w:t>
        </w:r>
      </w:ins>
      <w:ins w:id="245" w:author="Mareike Ariaans" w:date="2020-11-16T14:05:00Z">
        <w:r w:rsidR="00D8381E">
          <w:rPr>
            <w:lang w:val="en-US"/>
          </w:rPr>
          <w:t xml:space="preserve"> than other</w:t>
        </w:r>
      </w:ins>
      <w:ins w:id="246" w:author="Mareike Ariaans" w:date="2020-11-16T14:07:00Z">
        <w:r w:rsidR="00D8381E">
          <w:rPr>
            <w:lang w:val="en-US"/>
          </w:rPr>
          <w:t xml:space="preserve"> cases</w:t>
        </w:r>
      </w:ins>
      <w:ins w:id="247" w:author="Mareike Ariaans" w:date="2020-11-16T14:05:00Z">
        <w:r w:rsidR="00D8381E">
          <w:rPr>
            <w:lang w:val="en-US"/>
          </w:rPr>
          <w:t>.</w:t>
        </w:r>
      </w:ins>
      <w:ins w:id="248" w:author="Mareike Ariaans" w:date="2020-11-16T14:07:00Z">
        <w:r w:rsidR="00D8381E">
          <w:rPr>
            <w:lang w:val="en-US"/>
          </w:rPr>
          <w:t xml:space="preserve"> Instead of neglecting this, we </w:t>
        </w:r>
      </w:ins>
      <w:ins w:id="249" w:author="Mareike Ariaans" w:date="2020-11-16T14:10:00Z">
        <w:r w:rsidR="00D8381E">
          <w:rPr>
            <w:lang w:val="en-US"/>
          </w:rPr>
          <w:t xml:space="preserve">make this particularly clear by </w:t>
        </w:r>
      </w:ins>
      <w:ins w:id="250" w:author="Mareike Ariaans" w:date="2020-11-16T14:11:00Z">
        <w:r w:rsidR="00D8381E">
          <w:rPr>
            <w:lang w:val="en-US"/>
          </w:rPr>
          <w:t>describing that four, six, and nine cluster are all viable solutions and might be adopted based on the later usage of the typology.</w:t>
        </w:r>
      </w:ins>
      <w:ins w:id="251" w:author="Mareike Ariaans" w:date="2020-11-16T14:12:00Z">
        <w:r w:rsidR="00D8381E">
          <w:rPr>
            <w:lang w:val="en-US"/>
          </w:rPr>
          <w:t xml:space="preserve"> </w:t>
        </w:r>
      </w:ins>
      <w:ins w:id="252" w:author="Mareike Ariaans" w:date="2020-11-16T14:14:00Z">
        <w:r w:rsidR="00720880">
          <w:rPr>
            <w:lang w:val="en-US"/>
          </w:rPr>
          <w:t>O</w:t>
        </w:r>
      </w:ins>
      <w:ins w:id="253" w:author="Mareike Ariaans" w:date="2020-11-16T13:57:00Z">
        <w:r w:rsidR="00426A2E">
          <w:rPr>
            <w:lang w:val="en-US"/>
          </w:rPr>
          <w:t>n methodo</w:t>
        </w:r>
      </w:ins>
      <w:ins w:id="254" w:author="Mareike Ariaans" w:date="2020-11-16T13:58:00Z">
        <w:r w:rsidR="00426A2E">
          <w:rPr>
            <w:lang w:val="en-US"/>
          </w:rPr>
          <w:t>lo</w:t>
        </w:r>
      </w:ins>
      <w:ins w:id="255" w:author="Mareike Ariaans" w:date="2020-11-16T13:57:00Z">
        <w:r w:rsidR="00426A2E">
          <w:rPr>
            <w:lang w:val="en-US"/>
          </w:rPr>
          <w:t xml:space="preserve">gical </w:t>
        </w:r>
        <w:r w:rsidR="00426A2E" w:rsidRPr="00D8381E">
          <w:rPr>
            <w:i/>
            <w:lang w:val="en-US"/>
            <w:rPrChange w:id="256" w:author="Mareike Ariaans" w:date="2020-11-16T14:12:00Z">
              <w:rPr>
                <w:lang w:val="en-US"/>
              </w:rPr>
            </w:rPrChange>
          </w:rPr>
          <w:t>and</w:t>
        </w:r>
      </w:ins>
      <w:ins w:id="257" w:author="Mareike Ariaans" w:date="2020-11-16T13:58:00Z">
        <w:r w:rsidR="00426A2E">
          <w:rPr>
            <w:lang w:val="en-US"/>
          </w:rPr>
          <w:t xml:space="preserve"> with regards to contents</w:t>
        </w:r>
      </w:ins>
      <w:ins w:id="258" w:author="Mareike Ariaans" w:date="2020-11-16T14:12:00Z">
        <w:r w:rsidR="00D8381E">
          <w:rPr>
            <w:lang w:val="en-US"/>
          </w:rPr>
          <w:t xml:space="preserve"> the six</w:t>
        </w:r>
      </w:ins>
      <w:ins w:id="259" w:author="Claus Wendt" w:date="2020-11-26T18:53:00Z">
        <w:r w:rsidR="00094DD6">
          <w:rPr>
            <w:lang w:val="en-US"/>
          </w:rPr>
          <w:t>-</w:t>
        </w:r>
      </w:ins>
      <w:ins w:id="260" w:author="Mareike Ariaans" w:date="2020-11-16T14:12:00Z">
        <w:del w:id="261" w:author="Claus Wendt" w:date="2020-11-26T18:53:00Z">
          <w:r w:rsidR="00D8381E" w:rsidDel="00094DD6">
            <w:rPr>
              <w:lang w:val="en-US"/>
            </w:rPr>
            <w:delText xml:space="preserve"> </w:delText>
          </w:r>
        </w:del>
        <w:r w:rsidR="00D8381E">
          <w:rPr>
            <w:lang w:val="en-US"/>
          </w:rPr>
          <w:t>cluster solution is the one</w:t>
        </w:r>
      </w:ins>
      <w:ins w:id="262" w:author="Mareike Ariaans" w:date="2020-11-16T14:13:00Z">
        <w:r w:rsidR="00720880">
          <w:rPr>
            <w:lang w:val="en-US"/>
          </w:rPr>
          <w:t xml:space="preserve"> which </w:t>
        </w:r>
      </w:ins>
      <w:ins w:id="263" w:author="Mareike Ariaans" w:date="2020-11-16T14:14:00Z">
        <w:r w:rsidR="00720880">
          <w:rPr>
            <w:lang w:val="en-US"/>
          </w:rPr>
          <w:t>is</w:t>
        </w:r>
      </w:ins>
      <w:ins w:id="264" w:author="Mareike Ariaans" w:date="2020-11-16T14:13:00Z">
        <w:r w:rsidR="00720880">
          <w:rPr>
            <w:lang w:val="en-US"/>
          </w:rPr>
          <w:t xml:space="preserve"> highlighted</w:t>
        </w:r>
      </w:ins>
      <w:ins w:id="265" w:author="Mareike Ariaans" w:date="2020-11-16T13:58:00Z">
        <w:r w:rsidR="00426A2E">
          <w:rPr>
            <w:lang w:val="en-US"/>
          </w:rPr>
          <w:t xml:space="preserve">. </w:t>
        </w:r>
      </w:ins>
    </w:p>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del w:id="266" w:author="Mareike Ariaans" w:date="2020-11-16T12:52:00Z">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17D6A553"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267" w:author="Mareike Ariaans" w:date="2020-11-16T10:29:00Z">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268" w:author="Mareike Ariaans" w:date="2020-11-16T10:30:00Z">
        <w:r w:rsidR="00584B55">
          <w:rPr>
            <w:lang w:val="en-US"/>
          </w:rPr>
          <w:t>various</w:t>
        </w:r>
      </w:ins>
      <w:ins w:id="269" w:author="Mareike Ariaans" w:date="2020-11-16T10:29:00Z">
        <w:r w:rsidR="00584B55">
          <w:rPr>
            <w:lang w:val="en-US"/>
          </w:rPr>
          <w:t xml:space="preserve"> reforms</w:t>
        </w:r>
      </w:ins>
      <w:r w:rsidRPr="006A56FF">
        <w:rPr>
          <w:lang w:val="en-US"/>
        </w:rPr>
        <w:t xml:space="preserve"> </w:t>
      </w:r>
      <w:ins w:id="270" w:author="Claus Wendt" w:date="2020-11-26T18:51:00Z">
        <w:r w:rsidR="00094DD6">
          <w:rPr>
            <w:lang w:val="en-US"/>
          </w:rPr>
          <w:t xml:space="preserve">have </w:t>
        </w:r>
      </w:ins>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140F71FA"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ins w:id="271" w:author="Claus Wendt" w:date="2020-11-26T18:53:00Z">
        <w:r w:rsidR="00094DD6">
          <w:rPr>
            <w:lang w:val="en-US"/>
          </w:rPr>
          <w:t xml:space="preserve">from the analysis </w:t>
        </w:r>
      </w:ins>
      <w:r>
        <w:rPr>
          <w:lang w:val="en-US"/>
        </w:rPr>
        <w:t>such as New Zealand, Estonia, Slovenia, and Slovakia, which have only weak ties to other (groups of) countries</w:t>
      </w:r>
      <w:del w:id="272" w:author="Claus Wendt" w:date="2020-11-26T18:53:00Z">
        <w:r w:rsidDel="00094DD6">
          <w:rPr>
            <w:lang w:val="en-US"/>
          </w:rPr>
          <w:delText xml:space="preserve"> from the analysis</w:delText>
        </w:r>
      </w:del>
      <w:r>
        <w:rPr>
          <w:lang w:val="en-US"/>
        </w:rPr>
        <w:t xml:space="preserve">.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273" w:author="Mareike Ariaans" w:date="2020-11-13T13:05:00Z">
        <w:r w:rsidRPr="00215783" w:rsidDel="00FD7FCE">
          <w:rPr>
            <w:lang w:val="en-US"/>
          </w:rPr>
          <w:delText xml:space="preserve">private </w:delText>
        </w:r>
      </w:del>
      <w:r w:rsidRPr="00215783">
        <w:rPr>
          <w:lang w:val="en-US"/>
        </w:rPr>
        <w:t xml:space="preserve">need-based </w:t>
      </w:r>
      <w:ins w:id="274" w:author="Mareike Ariaans" w:date="2020-11-13T13:05:00Z">
        <w:r w:rsidR="00FD7FCE">
          <w:rPr>
            <w:lang w:val="en-US"/>
          </w:rPr>
          <w:t xml:space="preserve">supply </w:t>
        </w:r>
      </w:ins>
      <w:r w:rsidRPr="00215783">
        <w:rPr>
          <w:lang w:val="en-US"/>
        </w:rPr>
        <w:t>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w:t>
      </w:r>
      <w:r>
        <w:rPr>
          <w:lang w:val="en-US"/>
        </w:rPr>
        <w:lastRenderedPageBreak/>
        <w:t xml:space="preserve">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275" w:author="Mareike Ariaans" w:date="2020-11-16T12:55:00Z"/>
          <w:lang w:val="en-US"/>
        </w:rPr>
      </w:pPr>
      <w:del w:id="276" w:author="Mareike Ariaans" w:date="2020-11-16T12:55:00Z">
        <w:r w:rsidRPr="00BE6DC1" w:rsidDel="003E3C1D">
          <w:rPr>
            <w:lang w:val="en-US"/>
          </w:rPr>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del>
      <w:del w:id="277" w:author="Mareike Ariaans" w:date="2020-11-13T13:05:00Z">
        <w:r w:rsidDel="00FD7FCE">
          <w:rPr>
            <w:lang w:val="en-US"/>
          </w:rPr>
          <w:delText xml:space="preserve">private </w:delText>
        </w:r>
      </w:del>
      <w:del w:id="278" w:author="Mareike Ariaans" w:date="2020-11-16T12:55:00Z">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6BEE8151"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279" w:author="Mareike Ariaans" w:date="2020-11-16T13:56:00Z">
        <w:r w:rsidR="00426A2E">
          <w:rPr>
            <w:lang w:val="en-US"/>
          </w:rPr>
          <w:t>7</w:t>
        </w:r>
      </w:ins>
      <w:del w:id="280" w:author="Mareike Ariaans" w:date="2020-11-16T13:56:00Z">
        <w:r w:rsidDel="00426A2E">
          <w:rPr>
            <w:lang w:val="en-US"/>
          </w:rPr>
          <w:delText>6</w:delText>
        </w:r>
      </w:del>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can be provided via a separate LTC system or partially integrated in healthcare, </w:t>
      </w:r>
      <w:r w:rsidRPr="006A56FF">
        <w:rPr>
          <w:lang w:val="en-US"/>
        </w:rPr>
        <w:lastRenderedPageBreak/>
        <w:t>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w:t>
      </w:r>
      <w:ins w:id="281" w:author="Mareike Ariaans" w:date="2020-11-16T13:56:00Z">
        <w:r w:rsidR="00426A2E">
          <w:rPr>
            <w:lang w:val="en-US"/>
          </w:rPr>
          <w:t>8</w:t>
        </w:r>
      </w:ins>
      <w:del w:id="282" w:author="Mareike Ariaans" w:date="2020-11-16T13:56:00Z">
        <w:r w:rsidDel="00426A2E">
          <w:rPr>
            <w:lang w:val="en-US"/>
          </w:rPr>
          <w:delText>7</w:delText>
        </w:r>
      </w:del>
      <w:r>
        <w:rPr>
          <w:lang w:val="en-US"/>
        </w:rPr>
        <w:t>]</w:t>
      </w:r>
      <w:r w:rsidRPr="006A56FF">
        <w:rPr>
          <w:lang w:val="en-US"/>
        </w:rPr>
        <w:t>.</w:t>
      </w:r>
      <w:ins w:id="283" w:author="Mareike Ariaans" w:date="2020-11-13T11:37:00Z">
        <w:r w:rsidR="003A0625">
          <w:rPr>
            <w:lang w:val="en-US"/>
          </w:rPr>
          <w:t xml:space="preserve"> This difficulty also applies to some of the used indicators.</w:t>
        </w:r>
      </w:ins>
      <w:ins w:id="284" w:author="Mareike Ariaans" w:date="2020-11-13T11:39:00Z">
        <w:r w:rsidR="003A0625">
          <w:rPr>
            <w:lang w:val="en-US"/>
          </w:rPr>
          <w:t xml:space="preserve"> For example, the number of LTC beds only applies to those in</w:t>
        </w:r>
      </w:ins>
      <w:ins w:id="285" w:author="Mareike Ariaans" w:date="2020-11-13T11:40:00Z">
        <w:r w:rsidR="003A0625">
          <w:rPr>
            <w:lang w:val="en-US"/>
          </w:rPr>
          <w:t xml:space="preserve"> LTC nursing and residential facilities</w:t>
        </w:r>
      </w:ins>
      <w:ins w:id="286" w:author="Mareike Ariaans" w:date="2020-11-16T10:41:00Z">
        <w:r w:rsidR="000E2082">
          <w:rPr>
            <w:lang w:val="en-US"/>
          </w:rPr>
          <w:t>, but in some countries also hospitals provide</w:t>
        </w:r>
      </w:ins>
      <w:ins w:id="287" w:author="Mareike Ariaans" w:date="2020-11-13T11:40:00Z">
        <w:r w:rsidR="003A0625">
          <w:rPr>
            <w:lang w:val="en-US"/>
          </w:rPr>
          <w:t xml:space="preserve"> </w:t>
        </w:r>
        <w:r w:rsidR="000E2082">
          <w:rPr>
            <w:lang w:val="en-US"/>
          </w:rPr>
          <w:t xml:space="preserve">LTC beds. </w:t>
        </w:r>
      </w:ins>
      <w:ins w:id="288" w:author="Mareike Ariaans" w:date="2020-11-16T10:43:00Z">
        <w:r w:rsidR="000E2082">
          <w:rPr>
            <w:lang w:val="en-US"/>
          </w:rPr>
          <w:t xml:space="preserve">Furthermore, </w:t>
        </w:r>
      </w:ins>
      <w:ins w:id="289" w:author="Claus Wendt" w:date="2020-11-26T18:56:00Z">
        <w:r w:rsidR="00094DD6">
          <w:rPr>
            <w:lang w:val="en-US"/>
          </w:rPr>
          <w:t xml:space="preserve">sometimes </w:t>
        </w:r>
      </w:ins>
      <w:ins w:id="290" w:author="Mareike Ariaans" w:date="2020-11-13T11:40:00Z">
        <w:r w:rsidR="003A0625">
          <w:rPr>
            <w:lang w:val="en-US"/>
          </w:rPr>
          <w:t>acute care beds in hospitals are used</w:t>
        </w:r>
      </w:ins>
      <w:ins w:id="291" w:author="Mareike Ariaans" w:date="2020-11-13T11:44:00Z">
        <w:r w:rsidR="00C5045E">
          <w:rPr>
            <w:lang w:val="en-US"/>
          </w:rPr>
          <w:t xml:space="preserve"> to care for non-acute LTC patients [3]</w:t>
        </w:r>
      </w:ins>
      <w:ins w:id="292" w:author="Mareike Ariaans" w:date="2020-11-16T11:27:00Z">
        <w:r w:rsidR="006E2E5A">
          <w:rPr>
            <w:lang w:val="en-US"/>
          </w:rPr>
          <w:t>, and could thus compensate for low supply of residential care beds and unburden families from care duties</w:t>
        </w:r>
      </w:ins>
      <w:ins w:id="293" w:author="Mareike Ariaans" w:date="2020-11-13T13:58:00Z">
        <w:r w:rsidR="00303F03">
          <w:rPr>
            <w:lang w:val="en-US"/>
          </w:rPr>
          <w:t xml:space="preserve">. </w:t>
        </w:r>
        <w:commentRangeStart w:id="294"/>
        <w:r w:rsidR="00303F03">
          <w:rPr>
            <w:lang w:val="en-US"/>
          </w:rPr>
          <w:t>Moreover</w:t>
        </w:r>
      </w:ins>
      <w:ins w:id="295" w:author="Mareike Ariaans" w:date="2020-11-13T13:59:00Z">
        <w:r w:rsidR="00303F03">
          <w:rPr>
            <w:lang w:val="en-US"/>
          </w:rPr>
          <w:t>,</w:t>
        </w:r>
      </w:ins>
      <w:ins w:id="296" w:author="Mareike Ariaans" w:date="2020-11-13T13:58:00Z">
        <w:r w:rsidR="00303F03">
          <w:rPr>
            <w:lang w:val="en-US"/>
          </w:rPr>
          <w:t xml:space="preserve"> the</w:t>
        </w:r>
      </w:ins>
      <w:ins w:id="297" w:author="Mareike Ariaans" w:date="2020-11-13T13:59:00Z">
        <w:r w:rsidR="00303F03">
          <w:rPr>
            <w:lang w:val="en-US"/>
          </w:rPr>
          <w:t xml:space="preserve"> typology includes </w:t>
        </w:r>
      </w:ins>
      <w:ins w:id="298" w:author="Mareike Ariaans" w:date="2020-11-13T15:06:00Z">
        <w:r w:rsidR="00C72D5E">
          <w:rPr>
            <w:lang w:val="en-US"/>
          </w:rPr>
          <w:t xml:space="preserve">performance </w:t>
        </w:r>
      </w:ins>
      <w:ins w:id="299" w:author="Mareike Ariaans" w:date="2020-11-13T13:59:00Z">
        <w:r w:rsidR="00303F03">
          <w:rPr>
            <w:lang w:val="en-US"/>
          </w:rPr>
          <w:t>indictors on</w:t>
        </w:r>
      </w:ins>
      <w:ins w:id="300" w:author="Mareike Ariaans" w:date="2020-11-13T14:00:00Z">
        <w:r w:rsidR="00303F03">
          <w:rPr>
            <w:lang w:val="en-US"/>
          </w:rPr>
          <w:t xml:space="preserve"> life expectancy</w:t>
        </w:r>
      </w:ins>
      <w:ins w:id="301" w:author="Mareike Ariaans" w:date="2020-11-13T14:03:00Z">
        <w:r w:rsidR="00303F03">
          <w:rPr>
            <w:lang w:val="en-US"/>
          </w:rPr>
          <w:t xml:space="preserve"> at age 65</w:t>
        </w:r>
      </w:ins>
      <w:ins w:id="302" w:author="Mareike Ariaans" w:date="2020-11-13T14:00:00Z">
        <w:r w:rsidR="00303F03">
          <w:rPr>
            <w:lang w:val="en-US"/>
          </w:rPr>
          <w:t xml:space="preserve"> and self-perceived health</w:t>
        </w:r>
      </w:ins>
      <w:ins w:id="303" w:author="Mareike Ariaans" w:date="2020-11-13T14:04:00Z">
        <w:r w:rsidR="00E614F9">
          <w:rPr>
            <w:lang w:val="en-US"/>
          </w:rPr>
          <w:t xml:space="preserve"> of the elderly</w:t>
        </w:r>
      </w:ins>
      <w:commentRangeEnd w:id="294"/>
      <w:ins w:id="304" w:author="Mareike Ariaans" w:date="2020-11-13T15:40:00Z">
        <w:r w:rsidR="009C7C65">
          <w:rPr>
            <w:rStyle w:val="Kommentarzeichen"/>
          </w:rPr>
          <w:commentReference w:id="294"/>
        </w:r>
      </w:ins>
      <w:ins w:id="305" w:author="Mareike Ariaans" w:date="2020-11-13T14:00:00Z">
        <w:r w:rsidR="00303F03">
          <w:rPr>
            <w:lang w:val="en-US"/>
          </w:rPr>
          <w:t>.</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30]</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30]</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306" w:name="_CTVBIBLIOGRAPHY1"/>
      <w:bookmarkEnd w:id="306"/>
      <w:r>
        <w:rPr>
          <w:lang w:val="en-US"/>
        </w:rPr>
        <w:t xml:space="preserve"> [1]</w:t>
      </w:r>
      <w:r>
        <w:rPr>
          <w:lang w:val="en-US"/>
        </w:rPr>
        <w:tab/>
      </w:r>
      <w:bookmarkStart w:id="307"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307"/>
    <w:p w14:paraId="55F8055D" w14:textId="77777777" w:rsidR="005E0316" w:rsidRDefault="005E0316" w:rsidP="005E0316">
      <w:pPr>
        <w:pStyle w:val="CitaviBibliographyEntry"/>
        <w:rPr>
          <w:lang w:val="en-US"/>
        </w:rPr>
      </w:pPr>
      <w:r>
        <w:rPr>
          <w:lang w:val="en-US"/>
        </w:rPr>
        <w:t>[2]</w:t>
      </w:r>
      <w:r>
        <w:rPr>
          <w:lang w:val="en-US"/>
        </w:rPr>
        <w:tab/>
      </w:r>
      <w:bookmarkStart w:id="308" w:name="_CTVL0014fb1e12993c0486bb38a312102fa0b95"/>
      <w:r>
        <w:rPr>
          <w:lang w:val="en-US"/>
        </w:rPr>
        <w:t xml:space="preserve">Ranci C, </w:t>
      </w:r>
      <w:proofErr w:type="spellStart"/>
      <w:r>
        <w:rPr>
          <w:lang w:val="en-US"/>
        </w:rPr>
        <w:t>Pavolini</w:t>
      </w:r>
      <w:proofErr w:type="spellEnd"/>
      <w:r>
        <w:rPr>
          <w:lang w:val="en-US"/>
        </w:rPr>
        <w:t xml:space="preserve"> E (eds.). Reforms in Long-Term Care Policies in Europe: Investigating Institutional Change and Social Impacts. New York, NY: Springer; 2013.</w:t>
      </w:r>
    </w:p>
    <w:bookmarkEnd w:id="308"/>
    <w:p w14:paraId="26F2B41A" w14:textId="77777777" w:rsidR="005E0316" w:rsidRDefault="005E0316" w:rsidP="005E0316">
      <w:pPr>
        <w:pStyle w:val="CitaviBibliographyEntry"/>
        <w:rPr>
          <w:lang w:val="en-US"/>
        </w:rPr>
      </w:pPr>
      <w:r>
        <w:rPr>
          <w:lang w:val="en-US"/>
        </w:rPr>
        <w:t>[3]</w:t>
      </w:r>
      <w:r>
        <w:rPr>
          <w:lang w:val="en-US"/>
        </w:rPr>
        <w:tab/>
      </w:r>
      <w:bookmarkStart w:id="309" w:name="_CTVL001ffb96f5d318a4de298a39e8f0bd5fa6a"/>
      <w:r>
        <w:rPr>
          <w:lang w:val="en-US"/>
        </w:rPr>
        <w:t>OECD, European Commission. A Good Life in Old Age? OECD Publishing; 2013.</w:t>
      </w:r>
    </w:p>
    <w:bookmarkEnd w:id="309"/>
    <w:p w14:paraId="47F411D3" w14:textId="77777777" w:rsidR="005E0316" w:rsidRDefault="005E0316" w:rsidP="005E0316">
      <w:pPr>
        <w:pStyle w:val="CitaviBibliographyEntry"/>
        <w:rPr>
          <w:lang w:val="en-US"/>
        </w:rPr>
      </w:pPr>
      <w:r>
        <w:rPr>
          <w:lang w:val="en-US"/>
        </w:rPr>
        <w:t>[4]</w:t>
      </w:r>
      <w:r>
        <w:rPr>
          <w:lang w:val="en-US"/>
        </w:rPr>
        <w:tab/>
      </w:r>
      <w:bookmarkStart w:id="310"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310"/>
    <w:p w14:paraId="795CB752" w14:textId="77777777" w:rsidR="005E0316" w:rsidRDefault="005E0316" w:rsidP="005E0316">
      <w:pPr>
        <w:pStyle w:val="CitaviBibliographyEntry"/>
        <w:rPr>
          <w:lang w:val="en-US"/>
        </w:rPr>
      </w:pPr>
      <w:r>
        <w:rPr>
          <w:lang w:val="en-US"/>
        </w:rPr>
        <w:t>[5]</w:t>
      </w:r>
      <w:r>
        <w:rPr>
          <w:lang w:val="en-US"/>
        </w:rPr>
        <w:tab/>
      </w:r>
      <w:bookmarkStart w:id="311"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4(3):362–81. </w:t>
      </w:r>
      <w:r w:rsidR="00C90401">
        <w:fldChar w:fldCharType="begin"/>
      </w:r>
      <w:r w:rsidR="00C90401" w:rsidRPr="009C1D58">
        <w:rPr>
          <w:lang w:val="en-US"/>
          <w:rPrChange w:id="312" w:author="Mareike Ariaans" w:date="2020-11-13T10:02:00Z">
            <w:rPr/>
          </w:rPrChange>
        </w:rPr>
        <w:instrText xml:space="preserve"> HYPERLINK "https://doi.org/10.1093/sp/4.3.362" </w:instrText>
      </w:r>
      <w:r w:rsidR="00C90401">
        <w:fldChar w:fldCharType="separate"/>
      </w:r>
      <w:r w:rsidRPr="00AD7CB5">
        <w:rPr>
          <w:rStyle w:val="Hyperlink"/>
          <w:lang w:val="en-US"/>
        </w:rPr>
        <w:t>https://doi.org/10.1093/sp/4.3.362</w:t>
      </w:r>
      <w:r w:rsidR="00C90401">
        <w:rPr>
          <w:rStyle w:val="Hyperlink"/>
          <w:lang w:val="en-US"/>
        </w:rPr>
        <w:fldChar w:fldCharType="end"/>
      </w:r>
      <w:r>
        <w:rPr>
          <w:lang w:val="en-US"/>
        </w:rPr>
        <w:t>.</w:t>
      </w:r>
    </w:p>
    <w:bookmarkEnd w:id="311"/>
    <w:p w14:paraId="74F1C5AA" w14:textId="77777777" w:rsidR="005E0316" w:rsidRDefault="005E0316" w:rsidP="005E0316">
      <w:pPr>
        <w:pStyle w:val="CitaviBibliographyEntry"/>
        <w:rPr>
          <w:lang w:val="en-US"/>
        </w:rPr>
      </w:pPr>
      <w:r>
        <w:rPr>
          <w:lang w:val="en-US"/>
        </w:rPr>
        <w:t>[6]</w:t>
      </w:r>
      <w:r>
        <w:rPr>
          <w:lang w:val="en-US"/>
        </w:rPr>
        <w:tab/>
      </w:r>
      <w:bookmarkStart w:id="313"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 Res 2011</w:t>
      </w:r>
      <w:proofErr w:type="gramStart"/>
      <w:r>
        <w:rPr>
          <w:lang w:val="en-US"/>
        </w:rPr>
        <w:t>;11:316</w:t>
      </w:r>
      <w:proofErr w:type="gramEnd"/>
      <w:r>
        <w:rPr>
          <w:lang w:val="en-US"/>
        </w:rPr>
        <w:t xml:space="preserve">. </w:t>
      </w:r>
      <w:r w:rsidR="00C90401">
        <w:fldChar w:fldCharType="begin"/>
      </w:r>
      <w:r w:rsidR="00C90401" w:rsidRPr="009C1D58">
        <w:rPr>
          <w:lang w:val="en-US"/>
          <w:rPrChange w:id="314" w:author="Mareike Ariaans" w:date="2020-11-13T10:02:00Z">
            <w:rPr/>
          </w:rPrChange>
        </w:rPr>
        <w:instrText xml:space="preserve"> HYPERLINK "https://doi.org/10.1186/1472-6963-11-316" </w:instrText>
      </w:r>
      <w:r w:rsidR="00C90401">
        <w:fldChar w:fldCharType="separate"/>
      </w:r>
      <w:r w:rsidRPr="00AD7CB5">
        <w:rPr>
          <w:rStyle w:val="Hyperlink"/>
          <w:lang w:val="en-US"/>
        </w:rPr>
        <w:t>https://doi.org/10.1186/1472-6963-11-316</w:t>
      </w:r>
      <w:r w:rsidR="00C90401">
        <w:rPr>
          <w:rStyle w:val="Hyperlink"/>
          <w:lang w:val="en-US"/>
        </w:rPr>
        <w:fldChar w:fldCharType="end"/>
      </w:r>
      <w:r>
        <w:rPr>
          <w:lang w:val="en-US"/>
        </w:rPr>
        <w:t>.</w:t>
      </w:r>
    </w:p>
    <w:bookmarkEnd w:id="313"/>
    <w:p w14:paraId="7A38F4C7" w14:textId="77777777" w:rsidR="005E0316" w:rsidRDefault="005E0316" w:rsidP="005E0316">
      <w:pPr>
        <w:pStyle w:val="CitaviBibliographyEntry"/>
        <w:rPr>
          <w:lang w:val="en-US"/>
        </w:rPr>
      </w:pPr>
      <w:r>
        <w:rPr>
          <w:lang w:val="en-US"/>
        </w:rPr>
        <w:lastRenderedPageBreak/>
        <w:t>[7]</w:t>
      </w:r>
      <w:r>
        <w:rPr>
          <w:lang w:val="en-US"/>
        </w:rPr>
        <w:tab/>
      </w:r>
      <w:bookmarkStart w:id="315"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17(2):159–78. </w:t>
      </w:r>
      <w:r w:rsidR="00C90401">
        <w:fldChar w:fldCharType="begin"/>
      </w:r>
      <w:r w:rsidR="00C90401" w:rsidRPr="009C1D58">
        <w:rPr>
          <w:lang w:val="en-US"/>
          <w:rPrChange w:id="316" w:author="Mareike Ariaans" w:date="2020-11-13T10:02:00Z">
            <w:rPr/>
          </w:rPrChange>
        </w:rPr>
        <w:instrText xml:space="preserve"> HYPERLINK "https://doi.org/10.1515/revecp-2017-0008" </w:instrText>
      </w:r>
      <w:r w:rsidR="00C90401">
        <w:fldChar w:fldCharType="separate"/>
      </w:r>
      <w:r w:rsidRPr="00AD7CB5">
        <w:rPr>
          <w:rStyle w:val="Hyperlink"/>
          <w:lang w:val="en-US"/>
        </w:rPr>
        <w:t>https://doi.org/10.1515/revecp-2017-0008</w:t>
      </w:r>
      <w:r w:rsidR="00C90401">
        <w:rPr>
          <w:rStyle w:val="Hyperlink"/>
          <w:lang w:val="en-US"/>
        </w:rPr>
        <w:fldChar w:fldCharType="end"/>
      </w:r>
      <w:r>
        <w:rPr>
          <w:lang w:val="en-US"/>
        </w:rPr>
        <w:t>.</w:t>
      </w:r>
    </w:p>
    <w:bookmarkEnd w:id="315"/>
    <w:p w14:paraId="76137764" w14:textId="77777777" w:rsidR="005E0316" w:rsidRDefault="005E0316" w:rsidP="005E0316">
      <w:pPr>
        <w:pStyle w:val="CitaviBibliographyEntry"/>
        <w:rPr>
          <w:lang w:val="en-US"/>
        </w:rPr>
      </w:pPr>
      <w:r>
        <w:rPr>
          <w:lang w:val="en-US"/>
        </w:rPr>
        <w:t>[8]</w:t>
      </w:r>
      <w:r>
        <w:rPr>
          <w:lang w:val="en-US"/>
        </w:rPr>
        <w:tab/>
      </w:r>
      <w:bookmarkStart w:id="317"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317"/>
    <w:p w14:paraId="63D83654" w14:textId="77777777" w:rsidR="005E0316" w:rsidRDefault="005E0316" w:rsidP="005E0316">
      <w:pPr>
        <w:pStyle w:val="CitaviBibliographyEntry"/>
        <w:rPr>
          <w:lang w:val="en-US"/>
        </w:rPr>
      </w:pPr>
      <w:r>
        <w:rPr>
          <w:lang w:val="en-US"/>
        </w:rPr>
        <w:t>[9]</w:t>
      </w:r>
      <w:r>
        <w:rPr>
          <w:lang w:val="en-US"/>
        </w:rPr>
        <w:tab/>
      </w:r>
      <w:bookmarkStart w:id="318"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318"/>
    <w:p w14:paraId="78A93038" w14:textId="77777777" w:rsidR="005E0316" w:rsidRDefault="005E0316" w:rsidP="005E0316">
      <w:pPr>
        <w:pStyle w:val="CitaviBibliographyEntry"/>
        <w:rPr>
          <w:lang w:val="en-US"/>
        </w:rPr>
      </w:pPr>
      <w:r>
        <w:rPr>
          <w:lang w:val="en-US"/>
        </w:rPr>
        <w:t>[10]</w:t>
      </w:r>
      <w:r>
        <w:rPr>
          <w:lang w:val="en-US"/>
        </w:rPr>
        <w:tab/>
      </w:r>
      <w:bookmarkStart w:id="319" w:name="_CTVL001ba251d514c9d4bae9495b7c6c02444ab"/>
      <w:r>
        <w:rPr>
          <w:lang w:val="en-US"/>
        </w:rPr>
        <w:t xml:space="preserve">Reibling N, Ariaans M, Wendt C. Worlds of Healthcare: A Healthcare System Typology of OECD Countries. Health Policy 2019;123(7):611–20. </w:t>
      </w:r>
      <w:r w:rsidR="00C90401">
        <w:fldChar w:fldCharType="begin"/>
      </w:r>
      <w:r w:rsidR="00C90401" w:rsidRPr="009C1D58">
        <w:rPr>
          <w:lang w:val="en-US"/>
          <w:rPrChange w:id="320" w:author="Mareike Ariaans" w:date="2020-11-13T10:02:00Z">
            <w:rPr/>
          </w:rPrChange>
        </w:rPr>
        <w:instrText xml:space="preserve"> HYPERLINK "https://doi.org/10.1016/j.healthpol.2019.05.001" </w:instrText>
      </w:r>
      <w:r w:rsidR="00C90401">
        <w:fldChar w:fldCharType="separate"/>
      </w:r>
      <w:r w:rsidRPr="00AD7CB5">
        <w:rPr>
          <w:rStyle w:val="Hyperlink"/>
          <w:lang w:val="en-US"/>
        </w:rPr>
        <w:t>https://doi.org/10.1016/j.healthpol.2019.05.001</w:t>
      </w:r>
      <w:r w:rsidR="00C90401">
        <w:rPr>
          <w:rStyle w:val="Hyperlink"/>
          <w:lang w:val="en-US"/>
        </w:rPr>
        <w:fldChar w:fldCharType="end"/>
      </w:r>
      <w:r>
        <w:rPr>
          <w:lang w:val="en-US"/>
        </w:rPr>
        <w:t>.</w:t>
      </w:r>
    </w:p>
    <w:bookmarkEnd w:id="319"/>
    <w:p w14:paraId="0DABD047" w14:textId="77777777" w:rsidR="005E0316" w:rsidRDefault="005E0316" w:rsidP="005E0316">
      <w:pPr>
        <w:pStyle w:val="CitaviBibliographyEntry"/>
        <w:rPr>
          <w:lang w:val="en-US"/>
        </w:rPr>
      </w:pPr>
      <w:r>
        <w:rPr>
          <w:lang w:val="en-US"/>
        </w:rPr>
        <w:t>[11]</w:t>
      </w:r>
      <w:r>
        <w:rPr>
          <w:lang w:val="en-US"/>
        </w:rPr>
        <w:tab/>
      </w:r>
      <w:bookmarkStart w:id="321"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321"/>
    <w:p w14:paraId="1361F80E" w14:textId="77777777" w:rsidR="005E0316" w:rsidRDefault="005E0316" w:rsidP="005E0316">
      <w:pPr>
        <w:pStyle w:val="CitaviBibliographyEntry"/>
        <w:rPr>
          <w:lang w:val="en-US"/>
        </w:rPr>
      </w:pPr>
      <w:r>
        <w:rPr>
          <w:lang w:val="en-US"/>
        </w:rPr>
        <w:t>[12]</w:t>
      </w:r>
      <w:r>
        <w:rPr>
          <w:lang w:val="en-US"/>
        </w:rPr>
        <w:tab/>
      </w:r>
      <w:bookmarkStart w:id="322" w:name="_CTVL0017c3d120b68894a438ddae60dd66cb8df"/>
      <w:proofErr w:type="spellStart"/>
      <w:r>
        <w:rPr>
          <w:lang w:val="en-US"/>
        </w:rPr>
        <w:t>Ferrera</w:t>
      </w:r>
      <w:proofErr w:type="spellEnd"/>
      <w:r>
        <w:rPr>
          <w:lang w:val="en-US"/>
        </w:rPr>
        <w:t xml:space="preserve"> M. The ‘Southern Model’ of Welfare in Social Europe. Journal of European Social Policy 1996;6(1):17–37. </w:t>
      </w:r>
      <w:r w:rsidR="00BD2D8C">
        <w:fldChar w:fldCharType="begin"/>
      </w:r>
      <w:r w:rsidR="00BD2D8C" w:rsidRPr="00CA35CB">
        <w:rPr>
          <w:lang w:val="en-US"/>
          <w:rPrChange w:id="323" w:author="Mareike Ariaans" w:date="2020-11-16T09:25:00Z">
            <w:rPr/>
          </w:rPrChange>
        </w:rPr>
        <w:instrText xml:space="preserve"> HYPERLINK "https://doi.org/10.1177/095892879600600102" </w:instrText>
      </w:r>
      <w:r w:rsidR="00BD2D8C">
        <w:fldChar w:fldCharType="separate"/>
      </w:r>
      <w:r w:rsidRPr="00AD7CB5">
        <w:rPr>
          <w:rStyle w:val="Hyperlink"/>
          <w:lang w:val="en-US"/>
        </w:rPr>
        <w:t>https://doi.org/10.1177/095892879600600102</w:t>
      </w:r>
      <w:r w:rsidR="00BD2D8C">
        <w:rPr>
          <w:rStyle w:val="Hyperlink"/>
          <w:lang w:val="en-US"/>
        </w:rPr>
        <w:fldChar w:fldCharType="end"/>
      </w:r>
      <w:r>
        <w:rPr>
          <w:lang w:val="en-US"/>
        </w:rPr>
        <w:t>.</w:t>
      </w:r>
    </w:p>
    <w:bookmarkEnd w:id="322"/>
    <w:p w14:paraId="3075F6C5" w14:textId="77777777" w:rsidR="005E0316" w:rsidRDefault="005E0316" w:rsidP="005E0316">
      <w:pPr>
        <w:pStyle w:val="CitaviBibliographyEntry"/>
        <w:rPr>
          <w:lang w:val="en-US"/>
        </w:rPr>
      </w:pPr>
      <w:r>
        <w:rPr>
          <w:lang w:val="en-US"/>
        </w:rPr>
        <w:t>[13]</w:t>
      </w:r>
      <w:r>
        <w:rPr>
          <w:lang w:val="en-US"/>
        </w:rPr>
        <w:tab/>
      </w:r>
      <w:bookmarkStart w:id="324"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12(2):137–58.</w:t>
      </w:r>
    </w:p>
    <w:bookmarkEnd w:id="324"/>
    <w:p w14:paraId="3888BA8F" w14:textId="77777777" w:rsidR="005E0316" w:rsidRDefault="005E0316" w:rsidP="005E0316">
      <w:pPr>
        <w:pStyle w:val="CitaviBibliographyEntry"/>
        <w:rPr>
          <w:lang w:val="en-US"/>
        </w:rPr>
      </w:pPr>
      <w:r>
        <w:rPr>
          <w:lang w:val="en-US"/>
        </w:rPr>
        <w:t>[14]</w:t>
      </w:r>
      <w:r>
        <w:rPr>
          <w:lang w:val="en-US"/>
        </w:rPr>
        <w:tab/>
      </w:r>
      <w:bookmarkStart w:id="325"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325"/>
    <w:p w14:paraId="7069D55D" w14:textId="77777777" w:rsidR="005E0316" w:rsidRDefault="005E0316" w:rsidP="005E0316">
      <w:pPr>
        <w:pStyle w:val="CitaviBibliographyEntry"/>
        <w:rPr>
          <w:lang w:val="en-US"/>
        </w:rPr>
      </w:pPr>
      <w:r>
        <w:rPr>
          <w:lang w:val="en-US"/>
        </w:rPr>
        <w:t>[15]</w:t>
      </w:r>
      <w:r>
        <w:rPr>
          <w:lang w:val="en-US"/>
        </w:rPr>
        <w:tab/>
      </w:r>
      <w:bookmarkStart w:id="326"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23(1):51–68. </w:t>
      </w:r>
      <w:r w:rsidR="00BD2D8C">
        <w:fldChar w:fldCharType="begin"/>
      </w:r>
      <w:r w:rsidR="00BD2D8C" w:rsidRPr="00CA35CB">
        <w:rPr>
          <w:lang w:val="en-US"/>
          <w:rPrChange w:id="327" w:author="Mareike Ariaans" w:date="2020-11-16T09:25:00Z">
            <w:rPr/>
          </w:rPrChange>
        </w:rPr>
        <w:instrText xml:space="preserve"> HYPERLINK "https://doi.org/10.1080/0144287022000000082" </w:instrText>
      </w:r>
      <w:r w:rsidR="00BD2D8C">
        <w:fldChar w:fldCharType="separate"/>
      </w:r>
      <w:r w:rsidRPr="00AD7CB5">
        <w:rPr>
          <w:rStyle w:val="Hyperlink"/>
          <w:lang w:val="en-US"/>
        </w:rPr>
        <w:t>https://doi.org/10.1080/0144287022000000082</w:t>
      </w:r>
      <w:r w:rsidR="00BD2D8C">
        <w:rPr>
          <w:rStyle w:val="Hyperlink"/>
          <w:lang w:val="en-US"/>
        </w:rPr>
        <w:fldChar w:fldCharType="end"/>
      </w:r>
      <w:r>
        <w:rPr>
          <w:lang w:val="en-US"/>
        </w:rPr>
        <w:t>.</w:t>
      </w:r>
    </w:p>
    <w:bookmarkEnd w:id="326"/>
    <w:p w14:paraId="272B53B0" w14:textId="77777777" w:rsidR="005E0316" w:rsidRDefault="005E0316" w:rsidP="005E0316">
      <w:pPr>
        <w:pStyle w:val="CitaviBibliographyEntry"/>
        <w:rPr>
          <w:lang w:val="en-US"/>
        </w:rPr>
      </w:pPr>
      <w:r>
        <w:rPr>
          <w:lang w:val="en-US"/>
        </w:rPr>
        <w:t>[16]</w:t>
      </w:r>
      <w:r>
        <w:rPr>
          <w:lang w:val="en-US"/>
        </w:rPr>
        <w:tab/>
      </w:r>
      <w:bookmarkStart w:id="328" w:name="_CTVL001ab516b2141194d84a0d50dcc11af4e93"/>
      <w:r>
        <w:rPr>
          <w:lang w:val="en-US"/>
        </w:rPr>
        <w:t xml:space="preserve">Wendt C. Changing Healthcare System Types. Social Policy &amp; Administration 2014;48(7):864–82. </w:t>
      </w:r>
      <w:r w:rsidR="00C90401">
        <w:fldChar w:fldCharType="begin"/>
      </w:r>
      <w:r w:rsidR="00C90401" w:rsidRPr="009C1D58">
        <w:rPr>
          <w:lang w:val="en-US"/>
          <w:rPrChange w:id="329" w:author="Mareike Ariaans" w:date="2020-11-13T10:02:00Z">
            <w:rPr/>
          </w:rPrChange>
        </w:rPr>
        <w:instrText xml:space="preserve"> HYPERLINK "https://doi.org/10.1111/spol.12061" </w:instrText>
      </w:r>
      <w:r w:rsidR="00C90401">
        <w:fldChar w:fldCharType="separate"/>
      </w:r>
      <w:r w:rsidRPr="00AD7CB5">
        <w:rPr>
          <w:rStyle w:val="Hyperlink"/>
          <w:lang w:val="en-US"/>
        </w:rPr>
        <w:t>https://doi.org/10.1111/spol.12061</w:t>
      </w:r>
      <w:r w:rsidR="00C90401">
        <w:rPr>
          <w:rStyle w:val="Hyperlink"/>
          <w:lang w:val="en-US"/>
        </w:rPr>
        <w:fldChar w:fldCharType="end"/>
      </w:r>
      <w:r>
        <w:rPr>
          <w:lang w:val="en-US"/>
        </w:rPr>
        <w:t>.</w:t>
      </w:r>
    </w:p>
    <w:bookmarkEnd w:id="328"/>
    <w:p w14:paraId="44364700" w14:textId="77777777" w:rsidR="005E0316" w:rsidRDefault="005E0316" w:rsidP="005E0316">
      <w:pPr>
        <w:pStyle w:val="CitaviBibliographyEntry"/>
        <w:rPr>
          <w:lang w:val="en-US"/>
        </w:rPr>
      </w:pPr>
      <w:r>
        <w:rPr>
          <w:lang w:val="en-US"/>
        </w:rPr>
        <w:t>[17]</w:t>
      </w:r>
      <w:r>
        <w:rPr>
          <w:lang w:val="en-US"/>
        </w:rPr>
        <w:tab/>
      </w:r>
      <w:bookmarkStart w:id="330"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330"/>
    <w:p w14:paraId="714EB073" w14:textId="77777777" w:rsidR="005E0316" w:rsidRDefault="005E0316" w:rsidP="005E0316">
      <w:pPr>
        <w:pStyle w:val="CitaviBibliographyEntry"/>
        <w:rPr>
          <w:lang w:val="en-US"/>
        </w:rPr>
      </w:pPr>
      <w:r>
        <w:rPr>
          <w:lang w:val="en-US"/>
        </w:rPr>
        <w:t>[18]</w:t>
      </w:r>
      <w:r>
        <w:rPr>
          <w:lang w:val="en-US"/>
        </w:rPr>
        <w:tab/>
      </w:r>
      <w:bookmarkStart w:id="331"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113(3):258–69. </w:t>
      </w:r>
      <w:r w:rsidR="00BD2D8C">
        <w:fldChar w:fldCharType="begin"/>
      </w:r>
      <w:r w:rsidR="00BD2D8C" w:rsidRPr="00CA35CB">
        <w:rPr>
          <w:lang w:val="en-US"/>
          <w:rPrChange w:id="332" w:author="Mareike Ariaans" w:date="2020-11-16T09:25:00Z">
            <w:rPr/>
          </w:rPrChange>
        </w:rPr>
        <w:instrText xml:space="preserve"> HYPERLINK "https://doi.org/10.1016/j.healthpol.2013.09.003" </w:instrText>
      </w:r>
      <w:r w:rsidR="00BD2D8C">
        <w:fldChar w:fldCharType="separate"/>
      </w:r>
      <w:r w:rsidRPr="00AD7CB5">
        <w:rPr>
          <w:rStyle w:val="Hyperlink"/>
          <w:lang w:val="en-US"/>
        </w:rPr>
        <w:t>https://doi.org/10.1016/j.healthpol.2013.09.003</w:t>
      </w:r>
      <w:r w:rsidR="00BD2D8C">
        <w:rPr>
          <w:rStyle w:val="Hyperlink"/>
          <w:lang w:val="en-US"/>
        </w:rPr>
        <w:fldChar w:fldCharType="end"/>
      </w:r>
      <w:r>
        <w:rPr>
          <w:lang w:val="en-US"/>
        </w:rPr>
        <w:t>.</w:t>
      </w:r>
    </w:p>
    <w:bookmarkEnd w:id="331"/>
    <w:p w14:paraId="72D429BB" w14:textId="77777777" w:rsidR="005E0316" w:rsidRDefault="005E0316" w:rsidP="005E0316">
      <w:pPr>
        <w:pStyle w:val="CitaviBibliographyEntry"/>
        <w:rPr>
          <w:lang w:val="en-US"/>
        </w:rPr>
      </w:pPr>
      <w:r>
        <w:rPr>
          <w:lang w:val="en-US"/>
        </w:rPr>
        <w:t>[19]</w:t>
      </w:r>
      <w:r>
        <w:rPr>
          <w:lang w:val="en-US"/>
        </w:rPr>
        <w:tab/>
      </w:r>
      <w:bookmarkStart w:id="333"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6(2):87–100.</w:t>
      </w:r>
    </w:p>
    <w:bookmarkEnd w:id="333"/>
    <w:p w14:paraId="5051D1CF" w14:textId="77777777" w:rsidR="005E0316" w:rsidRDefault="005E0316" w:rsidP="005E0316">
      <w:pPr>
        <w:pStyle w:val="CitaviBibliographyEntry"/>
        <w:rPr>
          <w:lang w:val="en-US"/>
        </w:rPr>
      </w:pPr>
      <w:r>
        <w:rPr>
          <w:lang w:val="en-US"/>
        </w:rPr>
        <w:t>[20]</w:t>
      </w:r>
      <w:r>
        <w:rPr>
          <w:lang w:val="en-US"/>
        </w:rPr>
        <w:tab/>
      </w:r>
      <w:bookmarkStart w:id="334"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10(1):85–113. </w:t>
      </w:r>
      <w:r w:rsidR="00C90401">
        <w:fldChar w:fldCharType="begin"/>
      </w:r>
      <w:r w:rsidR="00C90401" w:rsidRPr="009C1D58">
        <w:rPr>
          <w:lang w:val="en-US"/>
          <w:rPrChange w:id="335" w:author="Mareike Ariaans" w:date="2020-11-13T10:02:00Z">
            <w:rPr/>
          </w:rPrChange>
        </w:rPr>
        <w:instrText xml:space="preserve"> HYPERLINK "https://doi.org/10.1080/1354570042000198245" </w:instrText>
      </w:r>
      <w:r w:rsidR="00C90401">
        <w:fldChar w:fldCharType="separate"/>
      </w:r>
      <w:r w:rsidRPr="00AD7CB5">
        <w:rPr>
          <w:rStyle w:val="Hyperlink"/>
          <w:lang w:val="en-US"/>
        </w:rPr>
        <w:t>https://doi.org/10.1080/1354570042000198245</w:t>
      </w:r>
      <w:r w:rsidR="00C90401">
        <w:rPr>
          <w:rStyle w:val="Hyperlink"/>
          <w:lang w:val="en-US"/>
        </w:rPr>
        <w:fldChar w:fldCharType="end"/>
      </w:r>
      <w:r>
        <w:rPr>
          <w:lang w:val="en-US"/>
        </w:rPr>
        <w:t>.</w:t>
      </w:r>
    </w:p>
    <w:bookmarkEnd w:id="334"/>
    <w:p w14:paraId="6DEADB2C" w14:textId="77777777" w:rsidR="005E0316" w:rsidRDefault="005E0316" w:rsidP="005E0316">
      <w:pPr>
        <w:pStyle w:val="CitaviBibliographyEntry"/>
        <w:rPr>
          <w:lang w:val="en-US"/>
        </w:rPr>
      </w:pPr>
      <w:r>
        <w:rPr>
          <w:lang w:val="en-US"/>
        </w:rPr>
        <w:t>[21]</w:t>
      </w:r>
      <w:r>
        <w:rPr>
          <w:lang w:val="en-US"/>
        </w:rPr>
        <w:tab/>
      </w:r>
      <w:bookmarkStart w:id="336"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12(1):53–65.</w:t>
      </w:r>
    </w:p>
    <w:bookmarkEnd w:id="336"/>
    <w:p w14:paraId="65E7132E" w14:textId="77777777" w:rsidR="005E0316" w:rsidRDefault="005E0316" w:rsidP="005E0316">
      <w:pPr>
        <w:pStyle w:val="CitaviBibliographyEntry"/>
        <w:rPr>
          <w:lang w:val="en-US"/>
        </w:rPr>
      </w:pPr>
      <w:r>
        <w:rPr>
          <w:lang w:val="en-US"/>
        </w:rPr>
        <w:t>[22]</w:t>
      </w:r>
      <w:r>
        <w:rPr>
          <w:lang w:val="en-US"/>
        </w:rPr>
        <w:tab/>
      </w:r>
      <w:bookmarkStart w:id="337" w:name="_CTVL0014201f31f4e42406fb639b4aefaa60020"/>
      <w:r>
        <w:rPr>
          <w:lang w:val="en-US"/>
        </w:rPr>
        <w:t xml:space="preserve">Leitner S. Varieties of </w:t>
      </w:r>
      <w:proofErr w:type="spellStart"/>
      <w:r>
        <w:rPr>
          <w:lang w:val="en-US"/>
        </w:rPr>
        <w:t>familialism</w:t>
      </w:r>
      <w:proofErr w:type="spellEnd"/>
      <w:r>
        <w:rPr>
          <w:lang w:val="en-US"/>
        </w:rPr>
        <w:t xml:space="preserve">: The caring function of the family in comparative perspective. European Societies 2003;5(4):353–75. </w:t>
      </w:r>
      <w:r w:rsidR="00BD2D8C">
        <w:fldChar w:fldCharType="begin"/>
      </w:r>
      <w:r w:rsidR="00BD2D8C" w:rsidRPr="00CA35CB">
        <w:rPr>
          <w:lang w:val="en-US"/>
          <w:rPrChange w:id="338" w:author="Mareike Ariaans" w:date="2020-11-16T09:25:00Z">
            <w:rPr/>
          </w:rPrChange>
        </w:rPr>
        <w:instrText xml:space="preserve"> HYPERLINK "https://doi.org/10.1080/1461669032000127642" </w:instrText>
      </w:r>
      <w:r w:rsidR="00BD2D8C">
        <w:fldChar w:fldCharType="separate"/>
      </w:r>
      <w:r w:rsidRPr="00AD7CB5">
        <w:rPr>
          <w:rStyle w:val="Hyperlink"/>
          <w:lang w:val="en-US"/>
        </w:rPr>
        <w:t>https://doi.org/10.1080/1461669032000127642</w:t>
      </w:r>
      <w:r w:rsidR="00BD2D8C">
        <w:rPr>
          <w:rStyle w:val="Hyperlink"/>
          <w:lang w:val="en-US"/>
        </w:rPr>
        <w:fldChar w:fldCharType="end"/>
      </w:r>
      <w:r>
        <w:rPr>
          <w:lang w:val="en-US"/>
        </w:rPr>
        <w:t>.</w:t>
      </w:r>
    </w:p>
    <w:bookmarkEnd w:id="337"/>
    <w:p w14:paraId="6CD7B0A3" w14:textId="77777777" w:rsidR="005E0316" w:rsidRDefault="005E0316" w:rsidP="005E0316">
      <w:pPr>
        <w:pStyle w:val="CitaviBibliographyEntry"/>
        <w:rPr>
          <w:lang w:val="en-US"/>
        </w:rPr>
      </w:pPr>
      <w:r>
        <w:rPr>
          <w:lang w:val="en-US"/>
        </w:rPr>
        <w:t>[23]</w:t>
      </w:r>
      <w:r>
        <w:rPr>
          <w:lang w:val="en-US"/>
        </w:rPr>
        <w:tab/>
      </w:r>
      <w:bookmarkStart w:id="339"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12(5):675–96. </w:t>
      </w:r>
      <w:r w:rsidR="00BD2D8C">
        <w:fldChar w:fldCharType="begin"/>
      </w:r>
      <w:r w:rsidR="00BD2D8C" w:rsidRPr="00CA35CB">
        <w:rPr>
          <w:lang w:val="en-US"/>
          <w:rPrChange w:id="340" w:author="Mareike Ariaans" w:date="2020-11-16T09:25:00Z">
            <w:rPr/>
          </w:rPrChange>
        </w:rPr>
        <w:instrText xml:space="preserve"> HYPERLINK "https://doi.org/10.1080/14616696.2010.483006" </w:instrText>
      </w:r>
      <w:r w:rsidR="00BD2D8C">
        <w:fldChar w:fldCharType="separate"/>
      </w:r>
      <w:r w:rsidRPr="00AD7CB5">
        <w:rPr>
          <w:rStyle w:val="Hyperlink"/>
          <w:lang w:val="en-US"/>
        </w:rPr>
        <w:t>https://doi.org/10.1080/14616696.2010.483006</w:t>
      </w:r>
      <w:r w:rsidR="00BD2D8C">
        <w:rPr>
          <w:rStyle w:val="Hyperlink"/>
          <w:lang w:val="en-US"/>
        </w:rPr>
        <w:fldChar w:fldCharType="end"/>
      </w:r>
      <w:r>
        <w:rPr>
          <w:lang w:val="en-US"/>
        </w:rPr>
        <w:t>.</w:t>
      </w:r>
    </w:p>
    <w:bookmarkEnd w:id="339"/>
    <w:p w14:paraId="29A050C2" w14:textId="77777777" w:rsidR="005E0316" w:rsidRDefault="005E0316" w:rsidP="005E0316">
      <w:pPr>
        <w:pStyle w:val="CitaviBibliographyEntry"/>
        <w:rPr>
          <w:lang w:val="en-US"/>
        </w:rPr>
      </w:pPr>
      <w:r>
        <w:rPr>
          <w:lang w:val="en-US"/>
        </w:rPr>
        <w:t>[24]</w:t>
      </w:r>
      <w:r>
        <w:rPr>
          <w:lang w:val="en-US"/>
        </w:rPr>
        <w:tab/>
      </w:r>
      <w:bookmarkStart w:id="341"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5(2):131–49.</w:t>
      </w:r>
    </w:p>
    <w:bookmarkEnd w:id="341"/>
    <w:p w14:paraId="0646D98D" w14:textId="77777777" w:rsidR="005E0316" w:rsidRDefault="005E0316" w:rsidP="005E0316">
      <w:pPr>
        <w:pStyle w:val="CitaviBibliographyEntry"/>
        <w:rPr>
          <w:lang w:val="en-US"/>
        </w:rPr>
      </w:pPr>
      <w:r>
        <w:rPr>
          <w:lang w:val="en-US"/>
        </w:rPr>
        <w:t>[25]</w:t>
      </w:r>
      <w:r>
        <w:rPr>
          <w:lang w:val="en-US"/>
        </w:rPr>
        <w:tab/>
      </w:r>
      <w:bookmarkStart w:id="342"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342"/>
    <w:p w14:paraId="6714BD1A" w14:textId="77777777" w:rsidR="005E0316" w:rsidRDefault="005E0316" w:rsidP="005E0316">
      <w:pPr>
        <w:pStyle w:val="CitaviBibliographyEntry"/>
        <w:rPr>
          <w:lang w:val="en-US"/>
        </w:rPr>
      </w:pPr>
      <w:r>
        <w:rPr>
          <w:lang w:val="en-US"/>
        </w:rPr>
        <w:t>[26]</w:t>
      </w:r>
      <w:r>
        <w:rPr>
          <w:lang w:val="en-US"/>
        </w:rPr>
        <w:tab/>
      </w:r>
      <w:bookmarkStart w:id="343"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22(2):133–47. </w:t>
      </w:r>
      <w:r w:rsidR="00BD2D8C">
        <w:fldChar w:fldCharType="begin"/>
      </w:r>
      <w:r w:rsidR="00BD2D8C" w:rsidRPr="00CA35CB">
        <w:rPr>
          <w:lang w:val="en-US"/>
          <w:rPrChange w:id="344" w:author="Mareike Ariaans" w:date="2020-11-16T09:25:00Z">
            <w:rPr/>
          </w:rPrChange>
        </w:rPr>
        <w:instrText xml:space="preserve"> HYPERLINK "https://doi.org/10.1177/0958928711433654" </w:instrText>
      </w:r>
      <w:r w:rsidR="00BD2D8C">
        <w:fldChar w:fldCharType="separate"/>
      </w:r>
      <w:r w:rsidRPr="00AD7CB5">
        <w:rPr>
          <w:rStyle w:val="Hyperlink"/>
          <w:lang w:val="en-US"/>
        </w:rPr>
        <w:t>https://doi.org/10.1177/0958928711433654</w:t>
      </w:r>
      <w:r w:rsidR="00BD2D8C">
        <w:rPr>
          <w:rStyle w:val="Hyperlink"/>
          <w:lang w:val="en-US"/>
        </w:rPr>
        <w:fldChar w:fldCharType="end"/>
      </w:r>
      <w:r>
        <w:rPr>
          <w:lang w:val="en-US"/>
        </w:rPr>
        <w:t>.</w:t>
      </w:r>
    </w:p>
    <w:bookmarkEnd w:id="343"/>
    <w:p w14:paraId="21A78835" w14:textId="77777777" w:rsidR="005E0316" w:rsidRDefault="005E0316" w:rsidP="005E0316">
      <w:pPr>
        <w:pStyle w:val="CitaviBibliographyEntry"/>
        <w:rPr>
          <w:lang w:val="en-US"/>
        </w:rPr>
      </w:pPr>
      <w:r>
        <w:rPr>
          <w:lang w:val="en-US"/>
        </w:rPr>
        <w:t>[27]</w:t>
      </w:r>
      <w:r>
        <w:rPr>
          <w:lang w:val="en-US"/>
        </w:rPr>
        <w:tab/>
      </w:r>
      <w:bookmarkStart w:id="345" w:name="_CTVL001810c08d70777472783612d9c6746a6b1"/>
      <w:r>
        <w:rPr>
          <w:lang w:val="en-US"/>
        </w:rPr>
        <w:t xml:space="preserve">Anderson A. Europe’s Care Regimes and the Role of Migrant Care Workers Within Them. J </w:t>
      </w:r>
      <w:proofErr w:type="spellStart"/>
      <w:r>
        <w:rPr>
          <w:lang w:val="en-US"/>
        </w:rPr>
        <w:t>Popul</w:t>
      </w:r>
      <w:proofErr w:type="spellEnd"/>
      <w:r>
        <w:rPr>
          <w:lang w:val="en-US"/>
        </w:rPr>
        <w:t xml:space="preserve"> Ageing 2012;5(2):135–46. </w:t>
      </w:r>
      <w:r w:rsidR="00BD2D8C">
        <w:fldChar w:fldCharType="begin"/>
      </w:r>
      <w:r w:rsidR="00BD2D8C" w:rsidRPr="00CA35CB">
        <w:rPr>
          <w:lang w:val="en-US"/>
          <w:rPrChange w:id="346" w:author="Mareike Ariaans" w:date="2020-11-16T09:25:00Z">
            <w:rPr/>
          </w:rPrChange>
        </w:rPr>
        <w:instrText xml:space="preserve"> HYPERLINK "https://doi.org/10.1007/s12062-012-9063-y" </w:instrText>
      </w:r>
      <w:r w:rsidR="00BD2D8C">
        <w:fldChar w:fldCharType="separate"/>
      </w:r>
      <w:r w:rsidRPr="00AD7CB5">
        <w:rPr>
          <w:rStyle w:val="Hyperlink"/>
          <w:lang w:val="en-US"/>
        </w:rPr>
        <w:t>https://doi.org/10.1007/s12062-012-9063-y</w:t>
      </w:r>
      <w:r w:rsidR="00BD2D8C">
        <w:rPr>
          <w:rStyle w:val="Hyperlink"/>
          <w:lang w:val="en-US"/>
        </w:rPr>
        <w:fldChar w:fldCharType="end"/>
      </w:r>
      <w:r>
        <w:rPr>
          <w:lang w:val="en-US"/>
        </w:rPr>
        <w:t>.</w:t>
      </w:r>
    </w:p>
    <w:bookmarkEnd w:id="345"/>
    <w:p w14:paraId="3321131A" w14:textId="77777777" w:rsidR="005E0316" w:rsidRDefault="005E0316" w:rsidP="005E0316">
      <w:pPr>
        <w:pStyle w:val="CitaviBibliographyEntry"/>
        <w:rPr>
          <w:lang w:val="en-US"/>
        </w:rPr>
      </w:pPr>
      <w:r>
        <w:rPr>
          <w:lang w:val="en-US"/>
        </w:rPr>
        <w:lastRenderedPageBreak/>
        <w:t>[28]</w:t>
      </w:r>
      <w:r>
        <w:rPr>
          <w:lang w:val="en-US"/>
        </w:rPr>
        <w:tab/>
      </w:r>
      <w:bookmarkStart w:id="347"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23(5):469–86. </w:t>
      </w:r>
      <w:r w:rsidR="00BD2D8C">
        <w:fldChar w:fldCharType="begin"/>
      </w:r>
      <w:r w:rsidR="00BD2D8C" w:rsidRPr="00CA35CB">
        <w:rPr>
          <w:lang w:val="en-US"/>
          <w:rPrChange w:id="348" w:author="Mareike Ariaans" w:date="2020-11-16T09:25:00Z">
            <w:rPr/>
          </w:rPrChange>
        </w:rPr>
        <w:instrText xml:space="preserve"> HYPERLINK "https://doi.org/10.1177/0958928713499175" </w:instrText>
      </w:r>
      <w:r w:rsidR="00BD2D8C">
        <w:fldChar w:fldCharType="separate"/>
      </w:r>
      <w:r w:rsidRPr="00AD7CB5">
        <w:rPr>
          <w:rStyle w:val="Hyperlink"/>
          <w:lang w:val="en-US"/>
        </w:rPr>
        <w:t>https://doi.org/10.1177/0958928713499175</w:t>
      </w:r>
      <w:r w:rsidR="00BD2D8C">
        <w:rPr>
          <w:rStyle w:val="Hyperlink"/>
          <w:lang w:val="en-US"/>
        </w:rPr>
        <w:fldChar w:fldCharType="end"/>
      </w:r>
      <w:r>
        <w:rPr>
          <w:lang w:val="en-US"/>
        </w:rPr>
        <w:t>.</w:t>
      </w:r>
    </w:p>
    <w:bookmarkEnd w:id="347"/>
    <w:p w14:paraId="16E6889E" w14:textId="77777777" w:rsidR="005E0316" w:rsidRDefault="005E0316" w:rsidP="005E0316">
      <w:pPr>
        <w:pStyle w:val="CitaviBibliographyEntry"/>
        <w:rPr>
          <w:lang w:val="en-US"/>
        </w:rPr>
      </w:pPr>
      <w:r>
        <w:rPr>
          <w:lang w:val="en-US"/>
        </w:rPr>
        <w:t>[29]</w:t>
      </w:r>
      <w:r>
        <w:rPr>
          <w:lang w:val="en-US"/>
        </w:rPr>
        <w:tab/>
      </w:r>
      <w:bookmarkStart w:id="349" w:name="_CTVL0010aa49c15848940a59eff4c656fb83638"/>
      <w:proofErr w:type="spellStart"/>
      <w:r>
        <w:rPr>
          <w:lang w:val="en-US"/>
        </w:rPr>
        <w:t>Simonazzi</w:t>
      </w:r>
      <w:proofErr w:type="spellEnd"/>
      <w:r>
        <w:rPr>
          <w:lang w:val="en-US"/>
        </w:rPr>
        <w:t xml:space="preserve"> A. Care regimes and national employment models. Cambridge Journal of Economics 2008;33(2):211–32. </w:t>
      </w:r>
      <w:r w:rsidR="00C90401">
        <w:fldChar w:fldCharType="begin"/>
      </w:r>
      <w:r w:rsidR="00C90401" w:rsidRPr="009C1D58">
        <w:rPr>
          <w:lang w:val="en-US"/>
          <w:rPrChange w:id="350" w:author="Mareike Ariaans" w:date="2020-11-13T10:02:00Z">
            <w:rPr/>
          </w:rPrChange>
        </w:rPr>
        <w:instrText xml:space="preserve"> HYPERLINK "https://doi.org/10.1093/cje/ben043" </w:instrText>
      </w:r>
      <w:r w:rsidR="00C90401">
        <w:fldChar w:fldCharType="separate"/>
      </w:r>
      <w:r w:rsidRPr="00AD7CB5">
        <w:rPr>
          <w:rStyle w:val="Hyperlink"/>
          <w:lang w:val="en-US"/>
        </w:rPr>
        <w:t>https://doi.org/10.1093/cje/ben043</w:t>
      </w:r>
      <w:r w:rsidR="00C90401">
        <w:rPr>
          <w:rStyle w:val="Hyperlink"/>
          <w:lang w:val="en-US"/>
        </w:rPr>
        <w:fldChar w:fldCharType="end"/>
      </w:r>
      <w:r>
        <w:rPr>
          <w:lang w:val="en-US"/>
        </w:rPr>
        <w:t>.</w:t>
      </w:r>
    </w:p>
    <w:bookmarkEnd w:id="349"/>
    <w:p w14:paraId="2513C368" w14:textId="77777777" w:rsidR="005E0316" w:rsidRDefault="005E0316" w:rsidP="005E0316">
      <w:pPr>
        <w:pStyle w:val="CitaviBibliographyEntry"/>
        <w:rPr>
          <w:lang w:val="en-US"/>
        </w:rPr>
      </w:pPr>
      <w:r>
        <w:rPr>
          <w:lang w:val="en-US"/>
        </w:rPr>
        <w:t>[30]</w:t>
      </w:r>
      <w:r>
        <w:rPr>
          <w:lang w:val="en-US"/>
        </w:rPr>
        <w:tab/>
      </w:r>
      <w:bookmarkStart w:id="351"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88(3):286–309.</w:t>
      </w:r>
    </w:p>
    <w:bookmarkEnd w:id="351"/>
    <w:p w14:paraId="023C347E" w14:textId="77777777" w:rsidR="005E0316" w:rsidRDefault="005E0316" w:rsidP="005E0316">
      <w:pPr>
        <w:pStyle w:val="CitaviBibliographyEntry"/>
        <w:rPr>
          <w:lang w:val="en-US"/>
        </w:rPr>
      </w:pPr>
      <w:r>
        <w:rPr>
          <w:lang w:val="en-US"/>
        </w:rPr>
        <w:t>[31]</w:t>
      </w:r>
      <w:r>
        <w:rPr>
          <w:lang w:val="en-US"/>
        </w:rPr>
        <w:tab/>
      </w:r>
      <w:bookmarkStart w:id="352"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24(1):5–18. </w:t>
      </w:r>
      <w:r w:rsidR="00BD2D8C">
        <w:fldChar w:fldCharType="begin"/>
      </w:r>
      <w:r w:rsidR="00BD2D8C" w:rsidRPr="00CA35CB">
        <w:rPr>
          <w:lang w:val="en-US"/>
          <w:rPrChange w:id="353" w:author="Mareike Ariaans" w:date="2020-11-16T09:25:00Z">
            <w:rPr/>
          </w:rPrChange>
        </w:rPr>
        <w:instrText xml:space="preserve"> HYPERLINK "https://doi.org/10.1024/1662-9647/a000031" </w:instrText>
      </w:r>
      <w:r w:rsidR="00BD2D8C">
        <w:fldChar w:fldCharType="separate"/>
      </w:r>
      <w:r w:rsidRPr="00AD7CB5">
        <w:rPr>
          <w:rStyle w:val="Hyperlink"/>
          <w:lang w:val="en-US"/>
        </w:rPr>
        <w:t>https://doi.org/10.1024/1662-9647/a000031</w:t>
      </w:r>
      <w:r w:rsidR="00BD2D8C">
        <w:rPr>
          <w:rStyle w:val="Hyperlink"/>
          <w:lang w:val="en-US"/>
        </w:rPr>
        <w:fldChar w:fldCharType="end"/>
      </w:r>
      <w:r>
        <w:rPr>
          <w:lang w:val="en-US"/>
        </w:rPr>
        <w:t>.</w:t>
      </w:r>
    </w:p>
    <w:bookmarkEnd w:id="352"/>
    <w:p w14:paraId="5AB672BB" w14:textId="77777777" w:rsidR="005E0316" w:rsidRDefault="005E0316" w:rsidP="005E0316">
      <w:pPr>
        <w:pStyle w:val="CitaviBibliographyEntry"/>
        <w:rPr>
          <w:lang w:val="en-US"/>
        </w:rPr>
      </w:pPr>
      <w:r>
        <w:rPr>
          <w:lang w:val="en-US"/>
        </w:rPr>
        <w:t>[32]</w:t>
      </w:r>
      <w:r>
        <w:rPr>
          <w:lang w:val="en-US"/>
        </w:rPr>
        <w:tab/>
      </w:r>
      <w:bookmarkStart w:id="354" w:name="_CTVL00103a469d8c12940fdbc2ae3b2729b6d39"/>
      <w:r>
        <w:rPr>
          <w:lang w:val="en-US"/>
        </w:rPr>
        <w:t xml:space="preserve">Pfau-Effinger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xml:space="preserve">. Lab. 2014;32(1). </w:t>
      </w:r>
      <w:r w:rsidR="00C90401">
        <w:fldChar w:fldCharType="begin"/>
      </w:r>
      <w:r w:rsidR="00C90401" w:rsidRPr="009C1D58">
        <w:rPr>
          <w:lang w:val="en-US"/>
          <w:rPrChange w:id="355" w:author="Mareike Ariaans" w:date="2020-11-13T10:02:00Z">
            <w:rPr/>
          </w:rPrChange>
        </w:rPr>
        <w:instrText xml:space="preserve"> HYPERLINK "https://doi.org/10.5209/rev_CRLA.2014.v32.n1.44712" </w:instrText>
      </w:r>
      <w:r w:rsidR="00C90401">
        <w:fldChar w:fldCharType="separate"/>
      </w:r>
      <w:r w:rsidRPr="00AD7CB5">
        <w:rPr>
          <w:rStyle w:val="Hyperlink"/>
          <w:lang w:val="en-US"/>
        </w:rPr>
        <w:t>https://doi.org/10.5209/rev_CRLA.2014.v32.n1.44712</w:t>
      </w:r>
      <w:r w:rsidR="00C90401">
        <w:rPr>
          <w:rStyle w:val="Hyperlink"/>
          <w:lang w:val="en-US"/>
        </w:rPr>
        <w:fldChar w:fldCharType="end"/>
      </w:r>
      <w:r>
        <w:rPr>
          <w:lang w:val="en-US"/>
        </w:rPr>
        <w:t>.</w:t>
      </w:r>
    </w:p>
    <w:bookmarkEnd w:id="354"/>
    <w:p w14:paraId="245C492D" w14:textId="77777777" w:rsidR="005E0316" w:rsidRDefault="005E0316" w:rsidP="005E0316">
      <w:pPr>
        <w:pStyle w:val="CitaviBibliographyEntry"/>
        <w:rPr>
          <w:lang w:val="en-US"/>
        </w:rPr>
      </w:pPr>
      <w:r w:rsidRPr="000B0485">
        <w:t>[33]</w:t>
      </w:r>
      <w:r w:rsidRPr="000B0485">
        <w:tab/>
      </w:r>
      <w:bookmarkStart w:id="356"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Serv Res Policy 2015;20(3):170–6. </w:t>
      </w:r>
      <w:r w:rsidR="00C90401">
        <w:fldChar w:fldCharType="begin"/>
      </w:r>
      <w:r w:rsidR="00C90401" w:rsidRPr="009C1D58">
        <w:rPr>
          <w:lang w:val="en-US"/>
          <w:rPrChange w:id="357" w:author="Mareike Ariaans" w:date="2020-11-13T10:02:00Z">
            <w:rPr/>
          </w:rPrChange>
        </w:rPr>
        <w:instrText xml:space="preserve"> HYPERLINK "https://doi.org/10.1177/1355819615575080" </w:instrText>
      </w:r>
      <w:r w:rsidR="00C90401">
        <w:fldChar w:fldCharType="separate"/>
      </w:r>
      <w:r w:rsidRPr="00AD7CB5">
        <w:rPr>
          <w:rStyle w:val="Hyperlink"/>
          <w:lang w:val="en-US"/>
        </w:rPr>
        <w:t>https://doi.org/10.1177/1355819615575080</w:t>
      </w:r>
      <w:r w:rsidR="00C90401">
        <w:rPr>
          <w:rStyle w:val="Hyperlink"/>
          <w:lang w:val="en-US"/>
        </w:rPr>
        <w:fldChar w:fldCharType="end"/>
      </w:r>
      <w:r>
        <w:rPr>
          <w:lang w:val="en-US"/>
        </w:rPr>
        <w:t>.</w:t>
      </w:r>
    </w:p>
    <w:bookmarkEnd w:id="356"/>
    <w:p w14:paraId="03701AA5" w14:textId="77777777" w:rsidR="005E0316" w:rsidRDefault="005E0316" w:rsidP="005E0316">
      <w:pPr>
        <w:pStyle w:val="CitaviBibliographyEntry"/>
        <w:rPr>
          <w:lang w:val="en-US"/>
        </w:rPr>
      </w:pPr>
      <w:r>
        <w:rPr>
          <w:lang w:val="en-US"/>
        </w:rPr>
        <w:t>[34]</w:t>
      </w:r>
      <w:r>
        <w:rPr>
          <w:lang w:val="en-US"/>
        </w:rPr>
        <w:tab/>
      </w:r>
      <w:bookmarkStart w:id="358" w:name="_CTVL0011bf34687a16f42f68121c0bf4b2f930f"/>
      <w:r>
        <w:rPr>
          <w:lang w:val="en-US"/>
        </w:rPr>
        <w:t xml:space="preserve">Reibling N. Healthcare systems in Europe: towards an incorporation of patient access. Journal of European Social Policy 2010;20(1):5–18. </w:t>
      </w:r>
      <w:r w:rsidR="00BD2D8C">
        <w:fldChar w:fldCharType="begin"/>
      </w:r>
      <w:r w:rsidR="00BD2D8C" w:rsidRPr="00CA35CB">
        <w:rPr>
          <w:lang w:val="en-US"/>
          <w:rPrChange w:id="359" w:author="Mareike Ariaans" w:date="2020-11-16T09:25:00Z">
            <w:rPr/>
          </w:rPrChange>
        </w:rPr>
        <w:instrText xml:space="preserve"> HYPERLINK "https://doi.org/10.1177/0958928709352406" </w:instrText>
      </w:r>
      <w:r w:rsidR="00BD2D8C">
        <w:fldChar w:fldCharType="separate"/>
      </w:r>
      <w:r w:rsidRPr="00AD7CB5">
        <w:rPr>
          <w:rStyle w:val="Hyperlink"/>
          <w:lang w:val="en-US"/>
        </w:rPr>
        <w:t>https://doi.org/10.1177/0958928709352406</w:t>
      </w:r>
      <w:r w:rsidR="00BD2D8C">
        <w:rPr>
          <w:rStyle w:val="Hyperlink"/>
          <w:lang w:val="en-US"/>
        </w:rPr>
        <w:fldChar w:fldCharType="end"/>
      </w:r>
      <w:r>
        <w:rPr>
          <w:lang w:val="en-US"/>
        </w:rPr>
        <w:t>.</w:t>
      </w:r>
    </w:p>
    <w:bookmarkEnd w:id="358"/>
    <w:p w14:paraId="7EBAD081" w14:textId="77777777" w:rsidR="005E0316" w:rsidRDefault="005E0316" w:rsidP="005E0316">
      <w:pPr>
        <w:pStyle w:val="CitaviBibliographyEntry"/>
        <w:rPr>
          <w:lang w:val="en-US"/>
        </w:rPr>
      </w:pPr>
      <w:r w:rsidRPr="00CA35CB">
        <w:rPr>
          <w:lang w:val="en-US"/>
          <w:rPrChange w:id="360" w:author="Mareike Ariaans" w:date="2020-11-16T09:25:00Z">
            <w:rPr/>
          </w:rPrChange>
        </w:rPr>
        <w:t>[35]</w:t>
      </w:r>
      <w:r w:rsidRPr="00CA35CB">
        <w:rPr>
          <w:lang w:val="en-US"/>
          <w:rPrChange w:id="361" w:author="Mareike Ariaans" w:date="2020-11-16T09:25:00Z">
            <w:rPr/>
          </w:rPrChange>
        </w:rPr>
        <w:tab/>
      </w:r>
      <w:bookmarkStart w:id="362" w:name="_CTVL0012648c6a98a1148368dd9ae50a6bfa51a"/>
      <w:proofErr w:type="spellStart"/>
      <w:r w:rsidRPr="00CA35CB">
        <w:rPr>
          <w:lang w:val="en-US"/>
          <w:rPrChange w:id="363" w:author="Mareike Ariaans" w:date="2020-11-16T09:25:00Z">
            <w:rPr/>
          </w:rPrChange>
        </w:rPr>
        <w:t>Halfens</w:t>
      </w:r>
      <w:proofErr w:type="spellEnd"/>
      <w:r w:rsidRPr="00CA35CB">
        <w:rPr>
          <w:lang w:val="en-US"/>
          <w:rPrChange w:id="364" w:author="Mareike Ariaans" w:date="2020-11-16T09:25:00Z">
            <w:rPr/>
          </w:rPrChange>
        </w:rPr>
        <w:t xml:space="preserve"> RJG, </w:t>
      </w:r>
      <w:proofErr w:type="spellStart"/>
      <w:r w:rsidRPr="00CA35CB">
        <w:rPr>
          <w:lang w:val="en-US"/>
          <w:rPrChange w:id="365" w:author="Mareike Ariaans" w:date="2020-11-16T09:25:00Z">
            <w:rPr/>
          </w:rPrChange>
        </w:rPr>
        <w:t>Meesterberends</w:t>
      </w:r>
      <w:proofErr w:type="spellEnd"/>
      <w:r w:rsidRPr="00CA35CB">
        <w:rPr>
          <w:lang w:val="en-US"/>
          <w:rPrChange w:id="366" w:author="Mareike Ariaans" w:date="2020-11-16T09:25:00Z">
            <w:rPr/>
          </w:rPrChange>
        </w:rPr>
        <w:t xml:space="preserve"> E, van </w:t>
      </w:r>
      <w:proofErr w:type="spellStart"/>
      <w:r w:rsidRPr="00CA35CB">
        <w:rPr>
          <w:lang w:val="en-US"/>
          <w:rPrChange w:id="367" w:author="Mareike Ariaans" w:date="2020-11-16T09:25:00Z">
            <w:rPr/>
          </w:rPrChange>
        </w:rPr>
        <w:t>Nie-Visser</w:t>
      </w:r>
      <w:proofErr w:type="spellEnd"/>
      <w:r w:rsidRPr="00CA35CB">
        <w:rPr>
          <w:lang w:val="en-US"/>
          <w:rPrChange w:id="368" w:author="Mareike Ariaans" w:date="2020-11-16T09:25:00Z">
            <w:rPr/>
          </w:rPrChange>
        </w:rPr>
        <w:t xml:space="preserve"> NC, </w:t>
      </w:r>
      <w:proofErr w:type="spellStart"/>
      <w:r w:rsidRPr="00CA35CB">
        <w:rPr>
          <w:lang w:val="en-US"/>
          <w:rPrChange w:id="369" w:author="Mareike Ariaans" w:date="2020-11-16T09:25:00Z">
            <w:rPr/>
          </w:rPrChange>
        </w:rPr>
        <w:t>Lohrmann</w:t>
      </w:r>
      <w:proofErr w:type="spellEnd"/>
      <w:r w:rsidRPr="00CA35CB">
        <w:rPr>
          <w:lang w:val="en-US"/>
          <w:rPrChange w:id="370" w:author="Mareike Ariaans" w:date="2020-11-16T09:25:00Z">
            <w:rPr/>
          </w:rPrChange>
        </w:rPr>
        <w:t xml:space="preserve"> C, </w:t>
      </w:r>
      <w:proofErr w:type="spellStart"/>
      <w:r w:rsidRPr="00CA35CB">
        <w:rPr>
          <w:lang w:val="en-US"/>
          <w:rPrChange w:id="371" w:author="Mareike Ariaans" w:date="2020-11-16T09:25:00Z">
            <w:rPr/>
          </w:rPrChange>
        </w:rPr>
        <w:t>Schönherr</w:t>
      </w:r>
      <w:proofErr w:type="spellEnd"/>
      <w:r w:rsidRPr="00CA35CB">
        <w:rPr>
          <w:lang w:val="en-US"/>
          <w:rPrChange w:id="372" w:author="Mareike Ariaans" w:date="2020-11-16T09:25:00Z">
            <w:rPr/>
          </w:rPrChange>
        </w:rPr>
        <w:t xml:space="preserve"> S, </w:t>
      </w:r>
      <w:proofErr w:type="spellStart"/>
      <w:r w:rsidRPr="00CA35CB">
        <w:rPr>
          <w:lang w:val="en-US"/>
          <w:rPrChange w:id="373" w:author="Mareike Ariaans" w:date="2020-11-16T09:25:00Z">
            <w:rPr/>
          </w:rPrChange>
        </w:rPr>
        <w:t>Meijers</w:t>
      </w:r>
      <w:proofErr w:type="spellEnd"/>
      <w:r w:rsidRPr="00CA35CB">
        <w:rPr>
          <w:lang w:val="en-US"/>
          <w:rPrChange w:id="374" w:author="Mareike Ariaans" w:date="2020-11-16T09:25:00Z">
            <w:rPr/>
          </w:rPrChange>
        </w:rPr>
        <w:t xml:space="preserve">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r w:rsidR="00C90401">
        <w:fldChar w:fldCharType="begin"/>
      </w:r>
      <w:r w:rsidR="00C90401" w:rsidRPr="009C1D58">
        <w:rPr>
          <w:lang w:val="en-US"/>
          <w:rPrChange w:id="375" w:author="Mareike Ariaans" w:date="2020-11-13T10:02:00Z">
            <w:rPr/>
          </w:rPrChange>
        </w:rPr>
        <w:instrText xml:space="preserve"> HYPERLINK "https://doi.org/10.1111/jan.12189" </w:instrText>
      </w:r>
      <w:r w:rsidR="00C90401">
        <w:fldChar w:fldCharType="separate"/>
      </w:r>
      <w:r w:rsidRPr="00AD7CB5">
        <w:rPr>
          <w:rStyle w:val="Hyperlink"/>
          <w:lang w:val="en-US"/>
        </w:rPr>
        <w:t>https://doi.org/10.1111/jan.12189</w:t>
      </w:r>
      <w:r w:rsidR="00C90401">
        <w:rPr>
          <w:rStyle w:val="Hyperlink"/>
          <w:lang w:val="en-US"/>
        </w:rPr>
        <w:fldChar w:fldCharType="end"/>
      </w:r>
      <w:r>
        <w:rPr>
          <w:lang w:val="en-US"/>
        </w:rPr>
        <w:t>.</w:t>
      </w:r>
    </w:p>
    <w:bookmarkEnd w:id="362"/>
    <w:p w14:paraId="5FDDD747" w14:textId="77777777" w:rsidR="005E0316" w:rsidRDefault="005E0316" w:rsidP="005E0316">
      <w:pPr>
        <w:pStyle w:val="CitaviBibliographyEntry"/>
        <w:rPr>
          <w:lang w:val="en-US"/>
        </w:rPr>
      </w:pPr>
      <w:r>
        <w:rPr>
          <w:lang w:val="en-US"/>
        </w:rPr>
        <w:t>[36]</w:t>
      </w:r>
      <w:r>
        <w:rPr>
          <w:lang w:val="en-US"/>
        </w:rPr>
        <w:tab/>
      </w:r>
      <w:bookmarkStart w:id="376" w:name="_CTVL00131a6e1e5cd3746469cdb27300f86d341"/>
      <w:r>
        <w:rPr>
          <w:lang w:val="en-US"/>
        </w:rPr>
        <w:t xml:space="preserve">OECD. OECD Health Statistics 2018; Available from: </w:t>
      </w:r>
      <w:r w:rsidR="00C90401">
        <w:fldChar w:fldCharType="begin"/>
      </w:r>
      <w:r w:rsidR="00C90401" w:rsidRPr="009C1D58">
        <w:rPr>
          <w:lang w:val="en-US"/>
          <w:rPrChange w:id="377" w:author="Mareike Ariaans" w:date="2020-11-13T10:02:00Z">
            <w:rPr/>
          </w:rPrChange>
        </w:rPr>
        <w:instrText xml:space="preserve"> HYPERLINK "http://www.oecd.org/els/health-systems/health-data.htm" </w:instrText>
      </w:r>
      <w:r w:rsidR="00C90401">
        <w:fldChar w:fldCharType="separate"/>
      </w:r>
      <w:r w:rsidRPr="00AD7CB5">
        <w:rPr>
          <w:rStyle w:val="Hyperlink"/>
          <w:lang w:val="en-US"/>
        </w:rPr>
        <w:t>http://www.oecd.org/els/health-systems/health-data.htm</w:t>
      </w:r>
      <w:r w:rsidR="00C90401">
        <w:rPr>
          <w:rStyle w:val="Hyperlink"/>
          <w:lang w:val="en-US"/>
        </w:rPr>
        <w:fldChar w:fldCharType="end"/>
      </w:r>
      <w:r>
        <w:rPr>
          <w:lang w:val="en-US"/>
        </w:rPr>
        <w:t>.</w:t>
      </w:r>
    </w:p>
    <w:bookmarkEnd w:id="376"/>
    <w:p w14:paraId="5C98A6B8" w14:textId="77777777" w:rsidR="005E0316" w:rsidRDefault="005E0316" w:rsidP="005E0316">
      <w:pPr>
        <w:pStyle w:val="CitaviBibliographyEntry"/>
        <w:rPr>
          <w:lang w:val="en-US"/>
        </w:rPr>
      </w:pPr>
      <w:r>
        <w:rPr>
          <w:lang w:val="en-US"/>
        </w:rPr>
        <w:t>[37]</w:t>
      </w:r>
      <w:r>
        <w:rPr>
          <w:lang w:val="en-US"/>
        </w:rPr>
        <w:tab/>
      </w:r>
      <w:bookmarkStart w:id="378" w:name="_CTVL001e695c9812ebe48f081664322ba67ea9f"/>
      <w:r>
        <w:rPr>
          <w:lang w:val="en-US"/>
        </w:rPr>
        <w:t xml:space="preserve">European Commission. ESPN thematic report on Challenges in long-term care; Available from: </w:t>
      </w:r>
      <w:r w:rsidR="00C90401">
        <w:fldChar w:fldCharType="begin"/>
      </w:r>
      <w:r w:rsidR="00C90401" w:rsidRPr="009C1D58">
        <w:rPr>
          <w:lang w:val="en-US"/>
          <w:rPrChange w:id="379" w:author="Mareike Ariaans" w:date="2020-11-13T10:02:00Z">
            <w:rPr/>
          </w:rPrChange>
        </w:rPr>
        <w:instrText xml:space="preserve"> HYPERLINK "https://ec.europa.eu/social/main.jsp?advSearchKey=espnltc_2018&amp;mode=advancedSubmit&amp;catId=22&amp;policyArea=0&amp;policyAreaSub=0&amp;country=0&amp;year=0" </w:instrText>
      </w:r>
      <w:r w:rsidR="00C90401">
        <w:fldChar w:fldCharType="separate"/>
      </w:r>
      <w:r w:rsidRPr="00AD7CB5">
        <w:rPr>
          <w:rStyle w:val="Hyperlink"/>
          <w:lang w:val="en-US"/>
        </w:rPr>
        <w:t>https://ec.europa.eu/social/main.jsp?advSearchKey=espnltc_2018&amp;mode=advancedSubmit&amp;catId=22&amp;policyArea=0&amp;policyAreaSub=0&amp;country=0&amp;year=0</w:t>
      </w:r>
      <w:r w:rsidR="00C90401">
        <w:rPr>
          <w:rStyle w:val="Hyperlink"/>
          <w:lang w:val="en-US"/>
        </w:rPr>
        <w:fldChar w:fldCharType="end"/>
      </w:r>
      <w:r>
        <w:rPr>
          <w:lang w:val="en-US"/>
        </w:rPr>
        <w:t>.</w:t>
      </w:r>
    </w:p>
    <w:bookmarkEnd w:id="378"/>
    <w:p w14:paraId="6740B835" w14:textId="77777777" w:rsidR="005E0316" w:rsidRDefault="005E0316" w:rsidP="005E0316">
      <w:pPr>
        <w:pStyle w:val="CitaviBibliographyEntry"/>
        <w:rPr>
          <w:lang w:val="en-US"/>
        </w:rPr>
      </w:pPr>
      <w:r>
        <w:rPr>
          <w:lang w:val="en-US"/>
        </w:rPr>
        <w:t>[38]</w:t>
      </w:r>
      <w:r>
        <w:rPr>
          <w:lang w:val="en-US"/>
        </w:rPr>
        <w:tab/>
      </w:r>
      <w:bookmarkStart w:id="380" w:name="_CTVL00108ebed689e2c4289841c92d111094b6e"/>
      <w:r>
        <w:rPr>
          <w:lang w:val="en-US"/>
        </w:rPr>
        <w:t xml:space="preserve">Milligan GW, Cooper MC. Methodology Review: Clustering Methods. Applied Psychological Measurement 1987;11(4):329–54. </w:t>
      </w:r>
      <w:r w:rsidR="00C90401">
        <w:fldChar w:fldCharType="begin"/>
      </w:r>
      <w:r w:rsidR="00C90401" w:rsidRPr="009C1D58">
        <w:rPr>
          <w:lang w:val="en-US"/>
          <w:rPrChange w:id="381" w:author="Mareike Ariaans" w:date="2020-11-13T10:02:00Z">
            <w:rPr/>
          </w:rPrChange>
        </w:rPr>
        <w:instrText xml:space="preserve"> HYPERLINK "https://doi.org/10.1177/014662168701100401" </w:instrText>
      </w:r>
      <w:r w:rsidR="00C90401">
        <w:fldChar w:fldCharType="separate"/>
      </w:r>
      <w:r w:rsidRPr="00AD7CB5">
        <w:rPr>
          <w:rStyle w:val="Hyperlink"/>
          <w:lang w:val="en-US"/>
        </w:rPr>
        <w:t>https://doi.org/10.1177/014662168701100401</w:t>
      </w:r>
      <w:r w:rsidR="00C90401">
        <w:rPr>
          <w:rStyle w:val="Hyperlink"/>
          <w:lang w:val="en-US"/>
        </w:rPr>
        <w:fldChar w:fldCharType="end"/>
      </w:r>
      <w:r>
        <w:rPr>
          <w:lang w:val="en-US"/>
        </w:rPr>
        <w:t>.</w:t>
      </w:r>
    </w:p>
    <w:bookmarkEnd w:id="380"/>
    <w:p w14:paraId="38E7C184" w14:textId="77777777" w:rsidR="005E0316" w:rsidRDefault="005E0316" w:rsidP="005E0316">
      <w:pPr>
        <w:pStyle w:val="CitaviBibliographyEntry"/>
        <w:rPr>
          <w:lang w:val="en-US"/>
        </w:rPr>
      </w:pPr>
      <w:r>
        <w:rPr>
          <w:lang w:val="en-US"/>
        </w:rPr>
        <w:t>[39]</w:t>
      </w:r>
      <w:r>
        <w:rPr>
          <w:lang w:val="en-US"/>
        </w:rPr>
        <w:tab/>
      </w:r>
      <w:bookmarkStart w:id="382" w:name="_CTVL001fb37b04adcac459ebe08c9b097c11676"/>
      <w:r>
        <w:rPr>
          <w:lang w:val="en-US"/>
        </w:rPr>
        <w:t xml:space="preserve">White IR, Royston P, Wood AM. Multiple imputation using chained equations: Issues and guidance for practice. Stat Med 2011;30(4):377–99. </w:t>
      </w:r>
      <w:r w:rsidR="00BD2D8C">
        <w:fldChar w:fldCharType="begin"/>
      </w:r>
      <w:r w:rsidR="00BD2D8C" w:rsidRPr="00CA35CB">
        <w:rPr>
          <w:lang w:val="en-US"/>
          <w:rPrChange w:id="383" w:author="Mareike Ariaans" w:date="2020-11-16T09:25:00Z">
            <w:rPr/>
          </w:rPrChange>
        </w:rPr>
        <w:instrText xml:space="preserve"> HYPERLINK "https://doi.org/10.1002/sim.4067" </w:instrText>
      </w:r>
      <w:r w:rsidR="00BD2D8C">
        <w:fldChar w:fldCharType="separate"/>
      </w:r>
      <w:r w:rsidRPr="00AD7CB5">
        <w:rPr>
          <w:rStyle w:val="Hyperlink"/>
          <w:lang w:val="en-US"/>
        </w:rPr>
        <w:t>https://doi.org/10.1002/sim.4067</w:t>
      </w:r>
      <w:r w:rsidR="00BD2D8C">
        <w:rPr>
          <w:rStyle w:val="Hyperlink"/>
          <w:lang w:val="en-US"/>
        </w:rPr>
        <w:fldChar w:fldCharType="end"/>
      </w:r>
      <w:r>
        <w:rPr>
          <w:lang w:val="en-US"/>
        </w:rPr>
        <w:t>.</w:t>
      </w:r>
    </w:p>
    <w:bookmarkEnd w:id="382"/>
    <w:p w14:paraId="2DF7ACE3" w14:textId="77777777" w:rsidR="005E0316" w:rsidRDefault="005E0316" w:rsidP="005E0316">
      <w:pPr>
        <w:pStyle w:val="CitaviBibliographyEntry"/>
        <w:rPr>
          <w:lang w:val="en-US"/>
        </w:rPr>
      </w:pPr>
      <w:r>
        <w:rPr>
          <w:lang w:val="en-US"/>
        </w:rPr>
        <w:t>[40]</w:t>
      </w:r>
      <w:r>
        <w:rPr>
          <w:lang w:val="en-US"/>
        </w:rPr>
        <w:tab/>
      </w:r>
      <w:bookmarkStart w:id="384"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95(4):351–73. </w:t>
      </w:r>
      <w:r w:rsidR="00BD2D8C">
        <w:fldChar w:fldCharType="begin"/>
      </w:r>
      <w:r w:rsidR="00BD2D8C" w:rsidRPr="00CA35CB">
        <w:rPr>
          <w:lang w:val="en-US"/>
          <w:rPrChange w:id="385" w:author="Mareike Ariaans" w:date="2020-11-16T09:25:00Z">
            <w:rPr/>
          </w:rPrChange>
        </w:rPr>
        <w:instrText xml:space="preserve"> HYPERLINK "https://doi.org/10.1007/s10182-011-0179-9" </w:instrText>
      </w:r>
      <w:r w:rsidR="00BD2D8C">
        <w:fldChar w:fldCharType="separate"/>
      </w:r>
      <w:r w:rsidRPr="00AD7CB5">
        <w:rPr>
          <w:rStyle w:val="Hyperlink"/>
          <w:lang w:val="en-US"/>
        </w:rPr>
        <w:t>https://doi.org/10.1007/s10182-011-0179-9</w:t>
      </w:r>
      <w:r w:rsidR="00BD2D8C">
        <w:rPr>
          <w:rStyle w:val="Hyperlink"/>
          <w:lang w:val="en-US"/>
        </w:rPr>
        <w:fldChar w:fldCharType="end"/>
      </w:r>
      <w:r>
        <w:rPr>
          <w:lang w:val="en-US"/>
        </w:rPr>
        <w:t>.</w:t>
      </w:r>
    </w:p>
    <w:bookmarkEnd w:id="384"/>
    <w:p w14:paraId="11B04254" w14:textId="77777777" w:rsidR="005E0316" w:rsidRDefault="005E0316" w:rsidP="005E0316">
      <w:pPr>
        <w:pStyle w:val="CitaviBibliographyEntry"/>
        <w:rPr>
          <w:lang w:val="en-US"/>
        </w:rPr>
      </w:pPr>
      <w:r>
        <w:rPr>
          <w:lang w:val="en-US"/>
        </w:rPr>
        <w:t>[41]</w:t>
      </w:r>
      <w:r>
        <w:rPr>
          <w:lang w:val="en-US"/>
        </w:rPr>
        <w:tab/>
      </w:r>
      <w:bookmarkStart w:id="386"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16(4):326–38. </w:t>
      </w:r>
      <w:r w:rsidR="00C90401">
        <w:fldChar w:fldCharType="begin"/>
      </w:r>
      <w:r w:rsidR="00C90401" w:rsidRPr="009C1D58">
        <w:rPr>
          <w:lang w:val="en-US"/>
          <w:rPrChange w:id="387" w:author="Mareike Ariaans" w:date="2020-11-13T10:02:00Z">
            <w:rPr/>
          </w:rPrChange>
        </w:rPr>
        <w:instrText xml:space="preserve"> HYPERLINK "https://doi.org/10.1111/j.1468-2397.2007.00486.x" </w:instrText>
      </w:r>
      <w:r w:rsidR="00C90401">
        <w:fldChar w:fldCharType="separate"/>
      </w:r>
      <w:r w:rsidRPr="00AD7CB5">
        <w:rPr>
          <w:rStyle w:val="Hyperlink"/>
          <w:lang w:val="en-US"/>
        </w:rPr>
        <w:t>https://doi.org/10.1111/j.1468-2397.2007.00486.x</w:t>
      </w:r>
      <w:r w:rsidR="00C90401">
        <w:rPr>
          <w:rStyle w:val="Hyperlink"/>
          <w:lang w:val="en-US"/>
        </w:rPr>
        <w:fldChar w:fldCharType="end"/>
      </w:r>
      <w:r>
        <w:rPr>
          <w:lang w:val="en-US"/>
        </w:rPr>
        <w:t>.</w:t>
      </w:r>
    </w:p>
    <w:bookmarkEnd w:id="386"/>
    <w:p w14:paraId="31ED5D65" w14:textId="77777777" w:rsidR="005E0316" w:rsidRDefault="005E0316" w:rsidP="005E0316">
      <w:pPr>
        <w:pStyle w:val="CitaviBibliographyEntry"/>
        <w:rPr>
          <w:lang w:val="en-US"/>
        </w:rPr>
      </w:pPr>
      <w:r>
        <w:rPr>
          <w:lang w:val="en-US"/>
        </w:rPr>
        <w:t>[42]</w:t>
      </w:r>
      <w:r>
        <w:rPr>
          <w:lang w:val="en-US"/>
        </w:rPr>
        <w:tab/>
      </w:r>
      <w:bookmarkStart w:id="388" w:name="_CTVL001be466e05928646daa518cec4cec03f63"/>
      <w:r>
        <w:rPr>
          <w:lang w:val="en-US"/>
        </w:rPr>
        <w:t xml:space="preserve">Jensen C. Worlds of welfare services and transfers. Journal of European Social Policy 2008;18(2):151–62. </w:t>
      </w:r>
      <w:r w:rsidR="009434E8">
        <w:fldChar w:fldCharType="begin"/>
      </w:r>
      <w:r w:rsidR="009434E8" w:rsidRPr="009434E8">
        <w:rPr>
          <w:lang w:val="en-US"/>
          <w:rPrChange w:id="389" w:author="Mareike Ariaans" w:date="2020-11-15T15:29:00Z">
            <w:rPr/>
          </w:rPrChange>
        </w:rPr>
        <w:instrText xml:space="preserve"> HYPERLINK "https://doi.org/10.1177/0958928707087591" </w:instrText>
      </w:r>
      <w:r w:rsidR="009434E8">
        <w:fldChar w:fldCharType="separate"/>
      </w:r>
      <w:r w:rsidRPr="00AD7CB5">
        <w:rPr>
          <w:rStyle w:val="Hyperlink"/>
          <w:lang w:val="en-US"/>
        </w:rPr>
        <w:t>https://doi.org/10.1177/0958928707087591</w:t>
      </w:r>
      <w:r w:rsidR="009434E8">
        <w:rPr>
          <w:rStyle w:val="Hyperlink"/>
          <w:lang w:val="en-US"/>
        </w:rPr>
        <w:fldChar w:fldCharType="end"/>
      </w:r>
      <w:r>
        <w:rPr>
          <w:lang w:val="en-US"/>
        </w:rPr>
        <w:t>.</w:t>
      </w:r>
    </w:p>
    <w:bookmarkEnd w:id="388"/>
    <w:p w14:paraId="7A24AD1A" w14:textId="77777777" w:rsidR="005E0316" w:rsidRDefault="005E0316" w:rsidP="005E0316">
      <w:pPr>
        <w:pStyle w:val="CitaviBibliographyEntry"/>
        <w:rPr>
          <w:lang w:val="en-US"/>
        </w:rPr>
      </w:pPr>
      <w:r>
        <w:rPr>
          <w:lang w:val="en-US"/>
        </w:rPr>
        <w:t>[43]</w:t>
      </w:r>
      <w:r>
        <w:rPr>
          <w:lang w:val="en-US"/>
        </w:rPr>
        <w:tab/>
      </w:r>
      <w:bookmarkStart w:id="390"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22(5):455–71. </w:t>
      </w:r>
      <w:r w:rsidR="00BD2D8C">
        <w:fldChar w:fldCharType="begin"/>
      </w:r>
      <w:r w:rsidR="00BD2D8C" w:rsidRPr="00CA35CB">
        <w:rPr>
          <w:lang w:val="en-US"/>
          <w:rPrChange w:id="391" w:author="Mareike Ariaans" w:date="2020-11-16T09:25:00Z">
            <w:rPr/>
          </w:rPrChange>
        </w:rPr>
        <w:instrText xml:space="preserve"> HYPERLINK "https://doi.org/10.1177/0958928712456572" </w:instrText>
      </w:r>
      <w:r w:rsidR="00BD2D8C">
        <w:fldChar w:fldCharType="separate"/>
      </w:r>
      <w:r w:rsidRPr="00AD7CB5">
        <w:rPr>
          <w:rStyle w:val="Hyperlink"/>
          <w:lang w:val="en-US"/>
        </w:rPr>
        <w:t>https://doi.org/10.1177/0958928712456572</w:t>
      </w:r>
      <w:r w:rsidR="00BD2D8C">
        <w:rPr>
          <w:rStyle w:val="Hyperlink"/>
          <w:lang w:val="en-US"/>
        </w:rPr>
        <w:fldChar w:fldCharType="end"/>
      </w:r>
      <w:r>
        <w:rPr>
          <w:lang w:val="en-US"/>
        </w:rPr>
        <w:t>.</w:t>
      </w:r>
    </w:p>
    <w:bookmarkEnd w:id="390"/>
    <w:p w14:paraId="6C11AE3C" w14:textId="77777777" w:rsidR="005E0316" w:rsidRDefault="005E0316" w:rsidP="005E0316">
      <w:pPr>
        <w:pStyle w:val="CitaviBibliographyEntry"/>
        <w:rPr>
          <w:lang w:val="en-US"/>
        </w:rPr>
      </w:pPr>
      <w:r>
        <w:rPr>
          <w:lang w:val="en-US"/>
        </w:rPr>
        <w:t>[44]</w:t>
      </w:r>
      <w:r>
        <w:rPr>
          <w:lang w:val="en-US"/>
        </w:rPr>
        <w:tab/>
      </w:r>
      <w:bookmarkStart w:id="392" w:name="_CTVL001b0b165f1db0a4d44bf83e82f2f5cd0f9"/>
      <w:r>
        <w:rPr>
          <w:lang w:val="en-US"/>
        </w:rPr>
        <w:t xml:space="preserve">Wendt C. Mapping European healthcare systems: a comparative analysis of financing, service provision and access to healthcare. Journal of European Social Policy 2009;19(5):432–45. </w:t>
      </w:r>
      <w:r w:rsidR="00BD2D8C">
        <w:fldChar w:fldCharType="begin"/>
      </w:r>
      <w:r w:rsidR="00BD2D8C" w:rsidRPr="00CA35CB">
        <w:rPr>
          <w:lang w:val="en-US"/>
          <w:rPrChange w:id="393" w:author="Mareike Ariaans" w:date="2020-11-16T09:25:00Z">
            <w:rPr/>
          </w:rPrChange>
        </w:rPr>
        <w:instrText xml:space="preserve"> HYPERLINK "https://doi.org/10.1177/0958928709344247" </w:instrText>
      </w:r>
      <w:r w:rsidR="00BD2D8C">
        <w:fldChar w:fldCharType="separate"/>
      </w:r>
      <w:r w:rsidRPr="00AD7CB5">
        <w:rPr>
          <w:rStyle w:val="Hyperlink"/>
          <w:lang w:val="en-US"/>
        </w:rPr>
        <w:t>https://doi.org/10.1177/0958928709344247</w:t>
      </w:r>
      <w:r w:rsidR="00BD2D8C">
        <w:rPr>
          <w:rStyle w:val="Hyperlink"/>
          <w:lang w:val="en-US"/>
        </w:rPr>
        <w:fldChar w:fldCharType="end"/>
      </w:r>
      <w:r>
        <w:rPr>
          <w:lang w:val="en-US"/>
        </w:rPr>
        <w:t>.</w:t>
      </w:r>
    </w:p>
    <w:bookmarkEnd w:id="392"/>
    <w:p w14:paraId="7D56344C" w14:textId="77777777" w:rsidR="005E0316" w:rsidRDefault="005E0316" w:rsidP="005E0316">
      <w:pPr>
        <w:pStyle w:val="CitaviBibliographyEntry"/>
        <w:rPr>
          <w:lang w:val="en-US"/>
        </w:rPr>
      </w:pPr>
      <w:r>
        <w:rPr>
          <w:lang w:val="en-US"/>
        </w:rPr>
        <w:t>[45]</w:t>
      </w:r>
      <w:r>
        <w:rPr>
          <w:lang w:val="en-US"/>
        </w:rPr>
        <w:tab/>
      </w:r>
      <w:bookmarkStart w:id="394" w:name="_CTVL0014251892f140044c98ec580332144306b"/>
      <w:r>
        <w:rPr>
          <w:lang w:val="en-US"/>
        </w:rPr>
        <w:t xml:space="preserve">Fonseca JRS. Clustering in the field of social sciences: that is your choice. International Journal of Social Research Methodology 2013;16(5):403–28. </w:t>
      </w:r>
      <w:r w:rsidR="00C90401">
        <w:fldChar w:fldCharType="begin"/>
      </w:r>
      <w:r w:rsidR="00C90401" w:rsidRPr="009C1D58">
        <w:rPr>
          <w:lang w:val="en-US"/>
          <w:rPrChange w:id="395" w:author="Mareike Ariaans" w:date="2020-11-13T10:02:00Z">
            <w:rPr/>
          </w:rPrChange>
        </w:rPr>
        <w:instrText xml:space="preserve"> HYPERLINK "https://doi.org/10.1080/13645579.2012.716973" </w:instrText>
      </w:r>
      <w:r w:rsidR="00C90401">
        <w:fldChar w:fldCharType="separate"/>
      </w:r>
      <w:r w:rsidRPr="00AD7CB5">
        <w:rPr>
          <w:rStyle w:val="Hyperlink"/>
          <w:lang w:val="en-US"/>
        </w:rPr>
        <w:t>https://doi.org/10.1080/13645579.2012.716973</w:t>
      </w:r>
      <w:r w:rsidR="00C90401">
        <w:rPr>
          <w:rStyle w:val="Hyperlink"/>
          <w:lang w:val="en-US"/>
        </w:rPr>
        <w:fldChar w:fldCharType="end"/>
      </w:r>
      <w:r>
        <w:rPr>
          <w:lang w:val="en-US"/>
        </w:rPr>
        <w:t>.</w:t>
      </w:r>
    </w:p>
    <w:bookmarkEnd w:id="394"/>
    <w:p w14:paraId="713C794E" w14:textId="6CD1121F" w:rsidR="00426A2E" w:rsidRDefault="00426A2E" w:rsidP="005E0316">
      <w:pPr>
        <w:pStyle w:val="CitaviBibliographyEntry"/>
        <w:rPr>
          <w:ins w:id="396" w:author="Mareike Ariaans" w:date="2020-11-16T13:54:00Z"/>
          <w:lang w:val="en-US"/>
        </w:rPr>
      </w:pPr>
      <w:ins w:id="397" w:author="Mareike Ariaans" w:date="2020-11-16T13:54:00Z">
        <w:r w:rsidRPr="00426A2E">
          <w:rPr>
            <w:lang w:val="en-US"/>
          </w:rPr>
          <w:lastRenderedPageBreak/>
          <w:t>[46</w:t>
        </w:r>
        <w:r w:rsidRPr="00426A2E">
          <w:rPr>
            <w:lang w:val="en-US"/>
            <w:rPrChange w:id="398" w:author="Mareike Ariaans" w:date="2020-11-16T13:54:00Z">
              <w:rPr/>
            </w:rPrChange>
          </w:rPr>
          <w:t xml:space="preserve">] Anthony D, </w:t>
        </w:r>
        <w:proofErr w:type="spellStart"/>
        <w:r w:rsidRPr="00426A2E">
          <w:rPr>
            <w:lang w:val="en-US"/>
            <w:rPrChange w:id="399" w:author="Mareike Ariaans" w:date="2020-11-16T13:54:00Z">
              <w:rPr/>
            </w:rPrChange>
          </w:rPr>
          <w:t>Alosaimi</w:t>
        </w:r>
        <w:proofErr w:type="spellEnd"/>
        <w:r w:rsidRPr="00426A2E">
          <w:rPr>
            <w:lang w:val="en-US"/>
            <w:rPrChange w:id="400" w:author="Mareike Ariaans" w:date="2020-11-16T13:54:00Z">
              <w:rPr/>
            </w:rPrChange>
          </w:rPr>
          <w:t xml:space="preserve"> D, Safari R. Prevalence of pressure ulcers in long term care. J</w:t>
        </w:r>
      </w:ins>
      <w:ins w:id="401" w:author="Mareike Ariaans" w:date="2020-11-16T13:55:00Z">
        <w:r>
          <w:rPr>
            <w:lang w:val="en-US"/>
          </w:rPr>
          <w:t>ournal of</w:t>
        </w:r>
      </w:ins>
      <w:ins w:id="402" w:author="Mareike Ariaans" w:date="2020-11-16T13:54:00Z">
        <w:r w:rsidRPr="00426A2E">
          <w:rPr>
            <w:lang w:val="en-US"/>
            <w:rPrChange w:id="403" w:author="Mareike Ariaans" w:date="2020-11-16T13:54:00Z">
              <w:rPr/>
            </w:rPrChange>
          </w:rPr>
          <w:t xml:space="preserve"> Wound Care 2019;28</w:t>
        </w:r>
      </w:ins>
      <w:ins w:id="404" w:author="Mareike Ariaans" w:date="2020-11-16T13:55:00Z">
        <w:r>
          <w:rPr>
            <w:lang w:val="en-US"/>
          </w:rPr>
          <w:t>(11)</w:t>
        </w:r>
      </w:ins>
      <w:ins w:id="405" w:author="Mareike Ariaans" w:date="2020-11-16T13:54:00Z">
        <w:r w:rsidRPr="00426A2E">
          <w:rPr>
            <w:lang w:val="en-US"/>
            <w:rPrChange w:id="406" w:author="Mareike Ariaans" w:date="2020-11-16T13:54:00Z">
              <w:rPr/>
            </w:rPrChange>
          </w:rPr>
          <w:t>:702–9.</w:t>
        </w:r>
      </w:ins>
      <w:ins w:id="407" w:author="Mareike Ariaans" w:date="2020-11-16T13:55:00Z">
        <w:r>
          <w:rPr>
            <w:lang w:val="en-US"/>
          </w:rPr>
          <w:t xml:space="preserve"> </w:t>
        </w:r>
      </w:ins>
      <w:ins w:id="408" w:author="Mareike Ariaans" w:date="2020-11-16T13:56:00Z">
        <w:r w:rsidRPr="00426A2E">
          <w:fldChar w:fldCharType="begin"/>
        </w:r>
        <w:r w:rsidRPr="00286B32">
          <w:rPr>
            <w:lang w:val="en-US"/>
            <w:rPrChange w:id="409" w:author="Philipp Alexander Linden" w:date="2020-11-17T13:21:00Z">
              <w:rPr/>
            </w:rPrChange>
          </w:rPr>
          <w:instrText xml:space="preserve"> HYPERLINK "https://doi.org/10.12968/jowc.2019.28.11.702" </w:instrText>
        </w:r>
        <w:r w:rsidRPr="00426A2E">
          <w:fldChar w:fldCharType="separate"/>
        </w:r>
        <w:r w:rsidRPr="00426A2E">
          <w:rPr>
            <w:rStyle w:val="Hyperlink"/>
            <w:lang w:val="en-US"/>
            <w:rPrChange w:id="410" w:author="Mareike Ariaans" w:date="2020-11-16T13:56:00Z">
              <w:rPr>
                <w:rStyle w:val="Hyperlink"/>
              </w:rPr>
            </w:rPrChange>
          </w:rPr>
          <w:t>https://doi.org/10.12968/jowc.2019.28.11.702</w:t>
        </w:r>
        <w:r w:rsidRPr="00426A2E">
          <w:rPr>
            <w:lang w:val="en-US"/>
          </w:rPr>
          <w:fldChar w:fldCharType="end"/>
        </w:r>
      </w:ins>
    </w:p>
    <w:p w14:paraId="6F21353A" w14:textId="2BB11FCE" w:rsidR="005E0316" w:rsidRDefault="005E0316" w:rsidP="005E0316">
      <w:pPr>
        <w:pStyle w:val="CitaviBibliographyEntry"/>
        <w:rPr>
          <w:lang w:val="en-US"/>
        </w:rPr>
      </w:pPr>
      <w:r>
        <w:rPr>
          <w:lang w:val="en-US"/>
        </w:rPr>
        <w:t>[4</w:t>
      </w:r>
      <w:ins w:id="411" w:author="Mareike Ariaans" w:date="2020-11-16T13:56:00Z">
        <w:r w:rsidR="00426A2E">
          <w:rPr>
            <w:lang w:val="en-US"/>
          </w:rPr>
          <w:t>7</w:t>
        </w:r>
      </w:ins>
      <w:del w:id="412" w:author="Mareike Ariaans" w:date="2020-11-16T13:56:00Z">
        <w:r w:rsidDel="00426A2E">
          <w:rPr>
            <w:lang w:val="en-US"/>
          </w:rPr>
          <w:delText>6</w:delText>
        </w:r>
      </w:del>
      <w:r>
        <w:rPr>
          <w:lang w:val="en-US"/>
        </w:rPr>
        <w:t>]</w:t>
      </w:r>
      <w:r>
        <w:rPr>
          <w:lang w:val="en-US"/>
        </w:rPr>
        <w:tab/>
      </w:r>
      <w:bookmarkStart w:id="413"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13"/>
    <w:p w14:paraId="6803E861" w14:textId="451DF515" w:rsidR="005E0316" w:rsidRPr="006A56FF" w:rsidRDefault="005E0316" w:rsidP="005E0316">
      <w:pPr>
        <w:pStyle w:val="CitaviBibliographyEntry"/>
        <w:rPr>
          <w:lang w:val="en-US"/>
        </w:rPr>
      </w:pPr>
      <w:r>
        <w:rPr>
          <w:lang w:val="en-US"/>
        </w:rPr>
        <w:t>[4</w:t>
      </w:r>
      <w:ins w:id="414" w:author="Mareike Ariaans" w:date="2020-11-16T13:56:00Z">
        <w:r w:rsidR="00426A2E">
          <w:rPr>
            <w:lang w:val="en-US"/>
          </w:rPr>
          <w:t>8</w:t>
        </w:r>
      </w:ins>
      <w:del w:id="415" w:author="Mareike Ariaans" w:date="2020-11-16T13:56:00Z">
        <w:r w:rsidDel="00426A2E">
          <w:rPr>
            <w:lang w:val="en-US"/>
          </w:rPr>
          <w:delText>7</w:delText>
        </w:r>
      </w:del>
      <w:r>
        <w:rPr>
          <w:lang w:val="en-US"/>
        </w:rPr>
        <w:t>]</w:t>
      </w:r>
      <w:r>
        <w:rPr>
          <w:lang w:val="en-US"/>
        </w:rPr>
        <w:tab/>
      </w:r>
      <w:bookmarkStart w:id="416"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Long term care in Europe: Improving policy and practice. Basingstoke: Palgrave Macmillan; 2013, p. 19–41</w:t>
      </w:r>
      <w:bookmarkEnd w:id="416"/>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Claus Wendt" w:date="2020-11-26T16:32:00Z" w:initials="CW">
    <w:p w14:paraId="218B3356" w14:textId="77777777" w:rsidR="008A25B9" w:rsidRDefault="008A25B9">
      <w:pPr>
        <w:pStyle w:val="Kommentartext"/>
      </w:pPr>
      <w:r>
        <w:rPr>
          <w:rStyle w:val="Kommentarzeichen"/>
        </w:rPr>
        <w:annotationRef/>
      </w:r>
      <w:r>
        <w:t>Add:</w:t>
      </w:r>
    </w:p>
    <w:p w14:paraId="1FEA04E4" w14:textId="77777777" w:rsidR="008A25B9" w:rsidRPr="008A25B9" w:rsidRDefault="008A25B9" w:rsidP="008A25B9">
      <w:pPr>
        <w:rPr>
          <w:rFonts w:eastAsia="Times New Roman"/>
          <w:i/>
          <w:iCs/>
          <w:color w:val="auto"/>
          <w:lang w:val="en-US"/>
        </w:rPr>
      </w:pPr>
      <w:r w:rsidRPr="008A25B9">
        <w:rPr>
          <w:i/>
          <w:iCs/>
          <w:lang w:val="en-US"/>
        </w:rPr>
        <w:t>Welfare state regimes, unemployment and health: a comparative study of the relationship between unemployment and self-reported health in 23 European countries</w:t>
      </w:r>
    </w:p>
    <w:p w14:paraId="6FCA5D64" w14:textId="77777777" w:rsidR="008A25B9" w:rsidRDefault="008A25B9" w:rsidP="008A25B9">
      <w:r>
        <w:rPr>
          <w:rStyle w:val="highwire-access-icon"/>
          <w:i/>
          <w:iCs/>
        </w:rPr>
        <w:t>Free</w:t>
      </w:r>
      <w:r>
        <w:rPr>
          <w:rStyle w:val="HTMLZitat"/>
        </w:rPr>
        <w:t xml:space="preserve"> </w:t>
      </w:r>
    </w:p>
    <w:p w14:paraId="416DB8DE" w14:textId="77777777" w:rsidR="008A25B9" w:rsidRDefault="008A25B9" w:rsidP="008A25B9">
      <w:pPr>
        <w:numPr>
          <w:ilvl w:val="0"/>
          <w:numId w:val="21"/>
        </w:numPr>
        <w:spacing w:before="100" w:beforeAutospacing="1" w:after="100" w:afterAutospacing="1"/>
      </w:pPr>
      <w:r>
        <w:rPr>
          <w:rStyle w:val="name"/>
        </w:rPr>
        <w:t>C Bambra</w:t>
      </w:r>
      <w:hyperlink r:id="rId1" w:anchor="aff-1" w:history="1">
        <w:r>
          <w:rPr>
            <w:rStyle w:val="Hyperlink"/>
          </w:rPr>
          <w:t>1</w:t>
        </w:r>
      </w:hyperlink>
      <w:r>
        <w:t xml:space="preserve">, </w:t>
      </w:r>
    </w:p>
    <w:p w14:paraId="2959FA16" w14:textId="77777777" w:rsidR="008A25B9" w:rsidRDefault="008A25B9" w:rsidP="008A25B9">
      <w:pPr>
        <w:numPr>
          <w:ilvl w:val="0"/>
          <w:numId w:val="21"/>
        </w:numPr>
        <w:spacing w:before="100" w:beforeAutospacing="1" w:after="100" w:afterAutospacing="1"/>
      </w:pPr>
      <w:r>
        <w:rPr>
          <w:rStyle w:val="name"/>
        </w:rPr>
        <w:t>T A Eikemo</w:t>
      </w:r>
      <w:hyperlink r:id="rId2" w:anchor="aff-2" w:history="1">
        <w:r>
          <w:rPr>
            <w:rStyle w:val="Hyperlink"/>
          </w:rPr>
          <w:t>2</w:t>
        </w:r>
      </w:hyperlink>
    </w:p>
    <w:p w14:paraId="10030213" w14:textId="77777777" w:rsidR="008A25B9" w:rsidRPr="008A25B9" w:rsidRDefault="008A25B9" w:rsidP="008A25B9">
      <w:pPr>
        <w:pStyle w:val="berschrift1"/>
        <w:rPr>
          <w:color w:val="auto"/>
          <w:sz w:val="48"/>
          <w:lang w:val="en-US"/>
        </w:rPr>
      </w:pPr>
      <w:r w:rsidRPr="008A25B9">
        <w:rPr>
          <w:rStyle w:val="Hervorhebung"/>
          <w:lang w:val="en-US"/>
        </w:rPr>
        <w:t>Journal of Epidemiology and Community Health</w:t>
      </w:r>
    </w:p>
    <w:p w14:paraId="05E459FC" w14:textId="77777777" w:rsidR="008A25B9" w:rsidRDefault="008A25B9">
      <w:pPr>
        <w:pStyle w:val="Kommentartext"/>
        <w:rPr>
          <w:lang w:val="en-US"/>
        </w:rPr>
      </w:pPr>
    </w:p>
    <w:p w14:paraId="28C6DB49" w14:textId="77777777" w:rsidR="008A25B9" w:rsidRDefault="008A25B9">
      <w:pPr>
        <w:pStyle w:val="Kommentartext"/>
        <w:rPr>
          <w:lang w:val="en-US"/>
        </w:rPr>
      </w:pPr>
      <w:r>
        <w:rPr>
          <w:lang w:val="en-US"/>
        </w:rPr>
        <w:t xml:space="preserve">And </w:t>
      </w:r>
    </w:p>
    <w:p w14:paraId="332A347E" w14:textId="77777777" w:rsidR="008A25B9" w:rsidRDefault="008A25B9">
      <w:pPr>
        <w:pStyle w:val="Kommentartext"/>
        <w:rPr>
          <w:lang w:val="en-US"/>
        </w:rPr>
      </w:pPr>
    </w:p>
    <w:p w14:paraId="349EA170" w14:textId="3E91A5EA" w:rsidR="008A25B9" w:rsidRDefault="008A25B9" w:rsidP="008A25B9">
      <w:pPr>
        <w:rPr>
          <w:rFonts w:eastAsia="Times New Roman"/>
          <w:color w:val="auto"/>
        </w:rPr>
      </w:pPr>
      <w:r>
        <w:rPr>
          <w:noProof/>
          <w:color w:val="0000FF"/>
          <w:lang w:eastAsia="de-DE"/>
        </w:rPr>
        <w:drawing>
          <wp:inline distT="0" distB="0" distL="0" distR="0" wp14:anchorId="112ADE4B" wp14:editId="55126AA2">
            <wp:extent cx="4762500" cy="607695"/>
            <wp:effectExtent l="0" t="0" r="0" b="1905"/>
            <wp:docPr id="1" name="Grafik 1" descr="Sociology of Health &amp; Illness">
              <a:hlinkClick xmlns:a="http://schemas.openxmlformats.org/drawingml/2006/main" r:id="rId3" tooltip="&quot;Sociology of Health &amp; Illness homepag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banner-image" descr="Sociology of Health &amp; Illness">
                      <a:hlinkClick r:id="rId3" tooltip="&quot;Sociology of Health &amp; Illness homepage&quot;"/>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762500" cy="607695"/>
                    </a:xfrm>
                    <a:prstGeom prst="rect">
                      <a:avLst/>
                    </a:prstGeom>
                    <a:noFill/>
                    <a:ln>
                      <a:noFill/>
                    </a:ln>
                  </pic:spPr>
                </pic:pic>
              </a:graphicData>
            </a:graphic>
          </wp:inline>
        </w:drawing>
      </w:r>
    </w:p>
    <w:p w14:paraId="44A41663" w14:textId="77777777" w:rsidR="008A25B9" w:rsidRPr="008A25B9" w:rsidRDefault="008A25B9" w:rsidP="008A25B9">
      <w:pPr>
        <w:rPr>
          <w:lang w:val="en-US"/>
        </w:rPr>
      </w:pPr>
      <w:r w:rsidRPr="008A25B9">
        <w:rPr>
          <w:lang w:val="en-US"/>
        </w:rPr>
        <w:t>Free Access</w:t>
      </w:r>
    </w:p>
    <w:p w14:paraId="65FB9F7E" w14:textId="77777777" w:rsidR="008A25B9" w:rsidRPr="008A25B9" w:rsidRDefault="008A25B9" w:rsidP="008A25B9">
      <w:pPr>
        <w:pStyle w:val="berschrift1"/>
        <w:rPr>
          <w:lang w:val="en-US"/>
        </w:rPr>
      </w:pPr>
      <w:r w:rsidRPr="008A25B9">
        <w:rPr>
          <w:lang w:val="en-US"/>
        </w:rPr>
        <w:t>Health inequalities according to educational level in different welfare regimes: a comparison of 23 European countries</w:t>
      </w:r>
    </w:p>
    <w:p w14:paraId="01228237" w14:textId="77777777" w:rsidR="008A25B9" w:rsidRPr="008A25B9" w:rsidRDefault="00436ADB" w:rsidP="008A25B9">
      <w:pPr>
        <w:rPr>
          <w:lang w:val="en-US"/>
        </w:rPr>
      </w:pPr>
      <w:hyperlink r:id="rId5" w:history="1">
        <w:proofErr w:type="spellStart"/>
        <w:r w:rsidR="008A25B9" w:rsidRPr="008A25B9">
          <w:rPr>
            <w:rStyle w:val="Hyperlink"/>
            <w:lang w:val="en-US"/>
          </w:rPr>
          <w:t>Terje</w:t>
        </w:r>
        <w:proofErr w:type="spellEnd"/>
        <w:r w:rsidR="008A25B9" w:rsidRPr="008A25B9">
          <w:rPr>
            <w:rStyle w:val="Hyperlink"/>
            <w:lang w:val="en-US"/>
          </w:rPr>
          <w:t xml:space="preserve"> A. </w:t>
        </w:r>
        <w:proofErr w:type="spellStart"/>
        <w:r w:rsidR="008A25B9" w:rsidRPr="008A25B9">
          <w:rPr>
            <w:rStyle w:val="Hyperlink"/>
            <w:lang w:val="en-US"/>
          </w:rPr>
          <w:t>Eikemo</w:t>
        </w:r>
        <w:proofErr w:type="spellEnd"/>
      </w:hyperlink>
      <w:r w:rsidR="008A25B9" w:rsidRPr="008A25B9">
        <w:rPr>
          <w:lang w:val="en-US"/>
        </w:rPr>
        <w:t xml:space="preserve"> </w:t>
      </w:r>
    </w:p>
    <w:p w14:paraId="23EA1880" w14:textId="77777777" w:rsidR="008A25B9" w:rsidRPr="008A25B9" w:rsidRDefault="00436ADB" w:rsidP="008A25B9">
      <w:pPr>
        <w:rPr>
          <w:lang w:val="en-US"/>
        </w:rPr>
      </w:pPr>
      <w:hyperlink r:id="rId6" w:history="1">
        <w:proofErr w:type="spellStart"/>
        <w:r w:rsidR="008A25B9" w:rsidRPr="008A25B9">
          <w:rPr>
            <w:rStyle w:val="Hyperlink"/>
            <w:lang w:val="en-US"/>
          </w:rPr>
          <w:t>Martijn</w:t>
        </w:r>
        <w:proofErr w:type="spellEnd"/>
        <w:r w:rsidR="008A25B9" w:rsidRPr="008A25B9">
          <w:rPr>
            <w:rStyle w:val="Hyperlink"/>
            <w:lang w:val="en-US"/>
          </w:rPr>
          <w:t xml:space="preserve"> </w:t>
        </w:r>
        <w:proofErr w:type="spellStart"/>
        <w:r w:rsidR="008A25B9" w:rsidRPr="008A25B9">
          <w:rPr>
            <w:rStyle w:val="Hyperlink"/>
            <w:lang w:val="en-US"/>
          </w:rPr>
          <w:t>Huisman</w:t>
        </w:r>
        <w:proofErr w:type="spellEnd"/>
      </w:hyperlink>
      <w:r w:rsidR="008A25B9" w:rsidRPr="008A25B9">
        <w:rPr>
          <w:lang w:val="en-US"/>
        </w:rPr>
        <w:t xml:space="preserve"> </w:t>
      </w:r>
    </w:p>
    <w:p w14:paraId="66BAB9E5" w14:textId="77777777" w:rsidR="008A25B9" w:rsidRPr="008A25B9" w:rsidRDefault="00436ADB" w:rsidP="008A25B9">
      <w:pPr>
        <w:rPr>
          <w:lang w:val="en-US"/>
        </w:rPr>
      </w:pPr>
      <w:hyperlink r:id="rId7" w:history="1">
        <w:r w:rsidR="008A25B9" w:rsidRPr="008A25B9">
          <w:rPr>
            <w:rStyle w:val="Hyperlink"/>
            <w:lang w:val="en-US"/>
          </w:rPr>
          <w:t xml:space="preserve">Clare </w:t>
        </w:r>
        <w:proofErr w:type="spellStart"/>
        <w:r w:rsidR="008A25B9" w:rsidRPr="008A25B9">
          <w:rPr>
            <w:rStyle w:val="Hyperlink"/>
            <w:lang w:val="en-US"/>
          </w:rPr>
          <w:t>Bambra</w:t>
        </w:r>
        <w:proofErr w:type="spellEnd"/>
      </w:hyperlink>
      <w:r w:rsidR="008A25B9" w:rsidRPr="008A25B9">
        <w:rPr>
          <w:lang w:val="en-US"/>
        </w:rPr>
        <w:t xml:space="preserve"> </w:t>
      </w:r>
    </w:p>
    <w:p w14:paraId="247A71E7" w14:textId="77777777" w:rsidR="008A25B9" w:rsidRDefault="00436ADB" w:rsidP="008A25B9">
      <w:hyperlink r:id="rId8" w:history="1">
        <w:r w:rsidR="008A25B9">
          <w:rPr>
            <w:rStyle w:val="Hyperlink"/>
          </w:rPr>
          <w:t>Anton E. Kunst</w:t>
        </w:r>
      </w:hyperlink>
    </w:p>
    <w:p w14:paraId="5C116685" w14:textId="6FD756CF" w:rsidR="008A25B9" w:rsidRPr="008A25B9" w:rsidRDefault="008A25B9">
      <w:pPr>
        <w:pStyle w:val="Kommentartext"/>
        <w:rPr>
          <w:lang w:val="en-US"/>
        </w:rPr>
      </w:pPr>
    </w:p>
  </w:comment>
  <w:comment w:id="294" w:author="Mareike Ariaans" w:date="2020-11-13T15:40:00Z" w:initials="MA">
    <w:p w14:paraId="2626B63F" w14:textId="77777777" w:rsidR="009C7C65" w:rsidRDefault="009C7C65">
      <w:pPr>
        <w:pStyle w:val="Kommentartext"/>
      </w:pPr>
      <w:r>
        <w:rPr>
          <w:rStyle w:val="Kommentarzeichen"/>
        </w:rPr>
        <w:annotationRef/>
      </w:r>
      <w:r>
        <w:t>Mehr schrei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16685" w15:done="0"/>
  <w15:commentEx w15:paraId="2626B6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116685" w16cid:durableId="236A5713"/>
  <w16cid:commentId w16cid:paraId="2626B63F" w16cid:durableId="235E4A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Claus Wendt">
    <w15:presenceInfo w15:providerId="None" w15:userId="Claus Wendt"/>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6256A"/>
    <w:rsid w:val="00094DD6"/>
    <w:rsid w:val="000E2082"/>
    <w:rsid w:val="00115245"/>
    <w:rsid w:val="00173917"/>
    <w:rsid w:val="001800BA"/>
    <w:rsid w:val="001A038B"/>
    <w:rsid w:val="001F1E3B"/>
    <w:rsid w:val="00230D9F"/>
    <w:rsid w:val="00235AAC"/>
    <w:rsid w:val="00245CB5"/>
    <w:rsid w:val="00275DD2"/>
    <w:rsid w:val="00276946"/>
    <w:rsid w:val="00286B32"/>
    <w:rsid w:val="002A567A"/>
    <w:rsid w:val="002F5109"/>
    <w:rsid w:val="00303F03"/>
    <w:rsid w:val="00394C8C"/>
    <w:rsid w:val="003A0625"/>
    <w:rsid w:val="003E3C1D"/>
    <w:rsid w:val="004131E1"/>
    <w:rsid w:val="00426A2E"/>
    <w:rsid w:val="00436ADB"/>
    <w:rsid w:val="00477B8D"/>
    <w:rsid w:val="004C4DE2"/>
    <w:rsid w:val="004E1472"/>
    <w:rsid w:val="00500C9C"/>
    <w:rsid w:val="00584B55"/>
    <w:rsid w:val="005D3998"/>
    <w:rsid w:val="005D3C8E"/>
    <w:rsid w:val="005E0316"/>
    <w:rsid w:val="005F457A"/>
    <w:rsid w:val="00647AD8"/>
    <w:rsid w:val="006745E2"/>
    <w:rsid w:val="006E2E5A"/>
    <w:rsid w:val="00720880"/>
    <w:rsid w:val="00751DAA"/>
    <w:rsid w:val="00756BA4"/>
    <w:rsid w:val="00806093"/>
    <w:rsid w:val="00840B7F"/>
    <w:rsid w:val="008A25B9"/>
    <w:rsid w:val="009434E8"/>
    <w:rsid w:val="00951BB6"/>
    <w:rsid w:val="00995084"/>
    <w:rsid w:val="009C1D58"/>
    <w:rsid w:val="009C2A6D"/>
    <w:rsid w:val="009C7C65"/>
    <w:rsid w:val="00A66242"/>
    <w:rsid w:val="00AB412E"/>
    <w:rsid w:val="00BC2953"/>
    <w:rsid w:val="00BD2D8C"/>
    <w:rsid w:val="00BE4916"/>
    <w:rsid w:val="00BF7C8B"/>
    <w:rsid w:val="00C5045E"/>
    <w:rsid w:val="00C67ED4"/>
    <w:rsid w:val="00C72D5E"/>
    <w:rsid w:val="00C90401"/>
    <w:rsid w:val="00CA35CB"/>
    <w:rsid w:val="00D21B6D"/>
    <w:rsid w:val="00D36D68"/>
    <w:rsid w:val="00D8381E"/>
    <w:rsid w:val="00DD1F5B"/>
    <w:rsid w:val="00E614F9"/>
    <w:rsid w:val="00E96AC7"/>
    <w:rsid w:val="00ED5A0A"/>
    <w:rsid w:val="00F34A7F"/>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action/doSearch?ContribAuthorStored=Kunst%2C+Anton+E" TargetMode="External"/><Relationship Id="rId3" Type="http://schemas.openxmlformats.org/officeDocument/2006/relationships/hyperlink" Target="https://onlinelibrary.wiley.com/journal/14679566" TargetMode="External"/><Relationship Id="rId7" Type="http://schemas.openxmlformats.org/officeDocument/2006/relationships/hyperlink" Target="https://onlinelibrary.wiley.com/action/doSearch?ContribAuthorStored=Bambra%2C+Clare" TargetMode="External"/><Relationship Id="rId2" Type="http://schemas.openxmlformats.org/officeDocument/2006/relationships/hyperlink" Target="https://jech.bmj.com/content/63/2/92.full" TargetMode="External"/><Relationship Id="rId1" Type="http://schemas.openxmlformats.org/officeDocument/2006/relationships/hyperlink" Target="https://jech.bmj.com/content/63/2/92.full" TargetMode="External"/><Relationship Id="rId6" Type="http://schemas.openxmlformats.org/officeDocument/2006/relationships/hyperlink" Target="https://onlinelibrary.wiley.com/action/doSearch?ContribAuthorStored=Huisman%2C+Martijn" TargetMode="External"/><Relationship Id="rId5" Type="http://schemas.openxmlformats.org/officeDocument/2006/relationships/hyperlink" Target="https://onlinelibrary.wiley.com/action/doSearch?ContribAuthorStored=Eikemo%2C+Terje+A" TargetMode="External"/><Relationship Id="rId4"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852</Words>
  <Characters>62071</Characters>
  <Application>Microsoft Office Word</Application>
  <DocSecurity>0</DocSecurity>
  <Lines>517</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2</cp:revision>
  <dcterms:created xsi:type="dcterms:W3CDTF">2020-11-27T09:15:00Z</dcterms:created>
  <dcterms:modified xsi:type="dcterms:W3CDTF">2020-11-27T09:15:00Z</dcterms:modified>
</cp:coreProperties>
</file>